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579E2" w14:textId="29A9C92F" w:rsidR="00E91EFA" w:rsidRPr="00722C10" w:rsidRDefault="00817A32" w:rsidP="00817A32">
      <w:pPr>
        <w:jc w:val="left"/>
        <w:rPr>
          <w:rFonts w:cs="Times New Roman"/>
          <w:szCs w:val="24"/>
        </w:rPr>
      </w:pPr>
      <w:bookmarkStart w:id="0" w:name="_Hlk63156237"/>
      <w:r w:rsidRPr="00A04E9D">
        <w:rPr>
          <w:noProof/>
          <w:lang w:eastAsia="ca-ES"/>
        </w:rPr>
        <w:drawing>
          <wp:inline distT="0" distB="0" distL="0" distR="0" wp14:anchorId="7197C964" wp14:editId="6715FFCE">
            <wp:extent cx="3933825" cy="485775"/>
            <wp:effectExtent l="0" t="0" r="9525" b="952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0F1DAB9" w14:textId="77777777" w:rsidR="00E91EFA" w:rsidRPr="00722C10" w:rsidRDefault="00E91EFA" w:rsidP="00883827"/>
    <w:p w14:paraId="4960BC5B" w14:textId="77777777" w:rsidR="00E91EFA" w:rsidRPr="00722C10" w:rsidRDefault="00E91EFA" w:rsidP="00883827"/>
    <w:p w14:paraId="3E3B6AB1" w14:textId="09C90CED" w:rsidR="007513A7" w:rsidRPr="00722C10" w:rsidRDefault="00E937D1" w:rsidP="00315928">
      <w:pPr>
        <w:jc w:val="center"/>
      </w:pPr>
      <w:r w:rsidRPr="00722C10">
        <w:t>Grado en Diseño y Producción de Videojuegos</w:t>
      </w:r>
    </w:p>
    <w:p w14:paraId="0878DFF8" w14:textId="77777777" w:rsidR="007513A7" w:rsidRPr="00722C10" w:rsidRDefault="007513A7" w:rsidP="00315928">
      <w:pPr>
        <w:jc w:val="center"/>
      </w:pPr>
    </w:p>
    <w:p w14:paraId="2034F481" w14:textId="77777777" w:rsidR="007513A7" w:rsidRPr="00722C10" w:rsidRDefault="007513A7" w:rsidP="00315928">
      <w:pPr>
        <w:jc w:val="center"/>
      </w:pPr>
    </w:p>
    <w:p w14:paraId="203A2C0C" w14:textId="77777777" w:rsidR="007513A7" w:rsidRPr="00722C10" w:rsidRDefault="007513A7" w:rsidP="00315928">
      <w:pPr>
        <w:jc w:val="center"/>
      </w:pPr>
    </w:p>
    <w:p w14:paraId="72B89947" w14:textId="72551FD4" w:rsidR="007513A7" w:rsidRDefault="00EA7818" w:rsidP="00EA7818">
      <w:pPr>
        <w:pStyle w:val="Ttol"/>
        <w:jc w:val="center"/>
      </w:pPr>
      <w:r>
        <w:t>DESARROLLO DE UN PROTOTIPO DE JUEGO EN RED</w:t>
      </w:r>
    </w:p>
    <w:p w14:paraId="46B30C30" w14:textId="056EE684" w:rsidR="00EA7818" w:rsidRPr="00EA7818" w:rsidRDefault="00EA7818" w:rsidP="00EA7818">
      <w:pPr>
        <w:pStyle w:val="Subttol"/>
      </w:pPr>
      <w:r w:rsidRPr="00EA7818">
        <w:t>Anteproyecto</w:t>
      </w:r>
    </w:p>
    <w:p w14:paraId="22E66B74" w14:textId="77777777" w:rsidR="00EC055D" w:rsidRPr="00722C10" w:rsidRDefault="00EC055D" w:rsidP="00883827"/>
    <w:p w14:paraId="7CB4F5D0" w14:textId="620A4E97" w:rsidR="007513A7" w:rsidRDefault="007513A7" w:rsidP="00883827"/>
    <w:p w14:paraId="4075ED3E" w14:textId="66CEBC54" w:rsidR="00817A32" w:rsidRDefault="00817A32" w:rsidP="00883827"/>
    <w:p w14:paraId="2341047B" w14:textId="77777777" w:rsidR="00817A32" w:rsidRPr="00722C10" w:rsidRDefault="00817A32" w:rsidP="00883827"/>
    <w:p w14:paraId="5FD635AC" w14:textId="0C28FCF3" w:rsidR="007513A7" w:rsidRPr="0020755D" w:rsidRDefault="0020755D" w:rsidP="0020755D">
      <w:pPr>
        <w:jc w:val="right"/>
      </w:pPr>
      <w:r w:rsidRPr="0020755D">
        <w:t>ERIK ESPUÑES JUBERÓ</w:t>
      </w:r>
    </w:p>
    <w:p w14:paraId="37D5DF60" w14:textId="3A4E545F" w:rsidR="007513A7" w:rsidRPr="0020755D" w:rsidRDefault="0020755D" w:rsidP="0020755D">
      <w:pPr>
        <w:jc w:val="right"/>
      </w:pPr>
      <w:r w:rsidRPr="0020755D">
        <w:t>TUTOR: JORDI ARNAL MONTOYA</w:t>
      </w:r>
    </w:p>
    <w:p w14:paraId="33B57C81" w14:textId="1001CCC5" w:rsidR="00204A33" w:rsidRPr="0020755D" w:rsidRDefault="00EC23CE" w:rsidP="0020755D">
      <w:pPr>
        <w:jc w:val="right"/>
      </w:pPr>
      <w:r w:rsidRPr="0020755D">
        <w:t>Curs</w:t>
      </w:r>
      <w:r>
        <w:t>o</w:t>
      </w:r>
      <w:r w:rsidR="0020755D" w:rsidRPr="0020755D">
        <w:t xml:space="preserve"> 2020-2021</w:t>
      </w:r>
    </w:p>
    <w:p w14:paraId="22E74230" w14:textId="77777777" w:rsidR="003563E6" w:rsidRPr="00722C10" w:rsidRDefault="003563E6" w:rsidP="00883827"/>
    <w:p w14:paraId="56A3C09D" w14:textId="7979789C" w:rsidR="00207459" w:rsidRPr="00722C10" w:rsidRDefault="00E91EFA" w:rsidP="00207459">
      <w:pPr>
        <w:jc w:val="center"/>
      </w:pPr>
      <w:r w:rsidRPr="00722C10">
        <w:rPr>
          <w:noProof/>
        </w:rPr>
        <w:drawing>
          <wp:inline distT="0" distB="0" distL="0" distR="0" wp14:anchorId="22A24B00" wp14:editId="4723F480">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a:stretch>
                      <a:fillRect/>
                    </a:stretch>
                  </pic:blipFill>
                  <pic:spPr>
                    <a:xfrm>
                      <a:off x="0" y="0"/>
                      <a:ext cx="2448000" cy="393931"/>
                    </a:xfrm>
                    <a:prstGeom prst="rect">
                      <a:avLst/>
                    </a:prstGeom>
                  </pic:spPr>
                </pic:pic>
              </a:graphicData>
            </a:graphic>
          </wp:inline>
        </w:drawing>
      </w:r>
    </w:p>
    <w:bookmarkEnd w:id="0"/>
    <w:p w14:paraId="69BFEDD1" w14:textId="730E5C46" w:rsidR="00207459" w:rsidRPr="00722C10" w:rsidRDefault="00207459" w:rsidP="00207459">
      <w:pPr>
        <w:spacing w:before="0" w:after="200"/>
        <w:jc w:val="left"/>
        <w:sectPr w:rsidR="00207459" w:rsidRPr="00722C10" w:rsidSect="00DF2B1D">
          <w:headerReference w:type="even" r:id="rId10"/>
          <w:pgSz w:w="11906" w:h="16838" w:code="9"/>
          <w:pgMar w:top="1701" w:right="1418" w:bottom="1418" w:left="1418" w:header="709" w:footer="709" w:gutter="284"/>
          <w:cols w:space="708"/>
          <w:docGrid w:linePitch="360"/>
        </w:sectPr>
      </w:pPr>
      <w:r w:rsidRPr="00722C10">
        <w:br w:type="page"/>
      </w:r>
    </w:p>
    <w:p w14:paraId="611B47BB" w14:textId="55DFB5B5" w:rsidR="008D7455" w:rsidRPr="00722C10" w:rsidRDefault="008D7455" w:rsidP="00EA7818">
      <w:pPr>
        <w:pStyle w:val="Ttol"/>
        <w:rPr>
          <w:lang w:val="en-GB"/>
        </w:rPr>
      </w:pPr>
      <w:bookmarkStart w:id="1" w:name="_Hlk60053503"/>
      <w:r w:rsidRPr="00722C10">
        <w:rPr>
          <w:lang w:val="en-GB"/>
        </w:rPr>
        <w:lastRenderedPageBreak/>
        <w:t>Abstract</w:t>
      </w:r>
    </w:p>
    <w:p w14:paraId="57F17981" w14:textId="4BC3EFBF" w:rsidR="004553F0" w:rsidRPr="00722C10" w:rsidRDefault="004553F0" w:rsidP="00883827">
      <w:pPr>
        <w:rPr>
          <w:lang w:val="en-GB"/>
        </w:rPr>
      </w:pPr>
      <w:r w:rsidRPr="00722C10">
        <w:rPr>
          <w:lang w:val="en-GB"/>
        </w:rPr>
        <w:t>This project will focus on creating a prototype kart videogame with online multiplayer. The prototype will consist of developing a client, which will be the one that will have the player, and a server, which will be the one that manages the multiplayer.</w:t>
      </w:r>
    </w:p>
    <w:p w14:paraId="27209612" w14:textId="77777777" w:rsidR="008D7455" w:rsidRPr="00722C10" w:rsidRDefault="008D7455" w:rsidP="00EA7818">
      <w:pPr>
        <w:pStyle w:val="Ttol"/>
        <w:rPr>
          <w:lang w:val="ca-ES"/>
        </w:rPr>
      </w:pPr>
      <w:r w:rsidRPr="00722C10">
        <w:rPr>
          <w:lang w:val="ca-ES"/>
        </w:rPr>
        <w:t>Resum</w:t>
      </w:r>
    </w:p>
    <w:p w14:paraId="2829E870" w14:textId="6F2860BF" w:rsidR="008D7455" w:rsidRPr="00722C10" w:rsidRDefault="004553F0" w:rsidP="00883827">
      <w:pPr>
        <w:rPr>
          <w:lang w:val="ca-ES"/>
        </w:rPr>
      </w:pPr>
      <w:r w:rsidRPr="00722C10">
        <w:rPr>
          <w:lang w:val="ca-ES"/>
        </w:rPr>
        <w:t>Aquest projecte es centrarà en crear un prototip de videojoc de karts amb multijugador en línia. El prototip constarà en elaborar un client, que serà el que tindrà el jugador, i un servidor, que serà el que gestioni el multijugador.</w:t>
      </w:r>
    </w:p>
    <w:p w14:paraId="6AC6D77E" w14:textId="77777777" w:rsidR="008D7455" w:rsidRPr="00722C10" w:rsidRDefault="008D7455" w:rsidP="00EA7818">
      <w:pPr>
        <w:pStyle w:val="Ttol"/>
      </w:pPr>
      <w:r w:rsidRPr="00722C10">
        <w:t>Resumen</w:t>
      </w:r>
    </w:p>
    <w:p w14:paraId="2F064590" w14:textId="136B5BEF" w:rsidR="00FA134B" w:rsidRPr="00722C10" w:rsidRDefault="00FA134B" w:rsidP="00883827">
      <w:r w:rsidRPr="00722C10">
        <w:t xml:space="preserve">Este proyecto se centrará en crear un prototipo de </w:t>
      </w:r>
      <w:r w:rsidR="004553F0" w:rsidRPr="00722C10">
        <w:t>video</w:t>
      </w:r>
      <w:r w:rsidRPr="00722C10">
        <w:t>juego de karts con multijugador en línea. El prototipo constará en elaborar un cliente</w:t>
      </w:r>
      <w:r w:rsidR="004553F0" w:rsidRPr="00722C10">
        <w:t>,</w:t>
      </w:r>
      <w:r w:rsidRPr="00722C10">
        <w:t xml:space="preserve"> que será lo que </w:t>
      </w:r>
      <w:r w:rsidR="004553F0" w:rsidRPr="00722C10">
        <w:t xml:space="preserve">tendrá </w:t>
      </w:r>
      <w:r w:rsidRPr="00722C10">
        <w:t>el jugador, y un servidor</w:t>
      </w:r>
      <w:r w:rsidR="004553F0" w:rsidRPr="00722C10">
        <w:t>,</w:t>
      </w:r>
      <w:r w:rsidRPr="00722C10">
        <w:t xml:space="preserve"> que será el que gestione el multijugador.</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id w:val="-977832987"/>
        <w:docPartObj>
          <w:docPartGallery w:val="Table of Contents"/>
          <w:docPartUnique/>
        </w:docPartObj>
      </w:sdtPr>
      <w:sdtEndPr>
        <w:rPr>
          <w:b/>
          <w:bCs/>
        </w:rPr>
      </w:sdtEndPr>
      <w:sdtContent>
        <w:p w14:paraId="48542ECB" w14:textId="12F016E3" w:rsidR="00207459" w:rsidRPr="00850C4E" w:rsidRDefault="00850C4E" w:rsidP="00850C4E">
          <w:pPr>
            <w:spacing w:before="0"/>
            <w:rPr>
              <w:b/>
              <w:bCs/>
              <w:sz w:val="40"/>
              <w:szCs w:val="40"/>
            </w:rPr>
          </w:pPr>
          <w:r w:rsidRPr="00850C4E">
            <w:rPr>
              <w:b/>
              <w:bCs/>
              <w:sz w:val="40"/>
              <w:szCs w:val="40"/>
              <w:highlight w:val="yellow"/>
            </w:rPr>
            <w:t>ÍNDICE</w:t>
          </w:r>
        </w:p>
        <w:p w14:paraId="6BBDF925" w14:textId="45DCF72C" w:rsidR="00542146"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277626" w:history="1">
            <w:r w:rsidR="00542146" w:rsidRPr="00DA5494">
              <w:rPr>
                <w:rStyle w:val="Enlla"/>
                <w:noProof/>
                <w:highlight w:val="yellow"/>
              </w:rPr>
              <w:t>ÍNDICE DE FIGURAS</w:t>
            </w:r>
            <w:r w:rsidR="00542146">
              <w:rPr>
                <w:noProof/>
                <w:webHidden/>
              </w:rPr>
              <w:tab/>
            </w:r>
            <w:r w:rsidR="00542146">
              <w:rPr>
                <w:noProof/>
                <w:webHidden/>
              </w:rPr>
              <w:fldChar w:fldCharType="begin"/>
            </w:r>
            <w:r w:rsidR="00542146">
              <w:rPr>
                <w:noProof/>
                <w:webHidden/>
              </w:rPr>
              <w:instrText xml:space="preserve"> PAGEREF _Toc63277626 \h </w:instrText>
            </w:r>
            <w:r w:rsidR="00542146">
              <w:rPr>
                <w:noProof/>
                <w:webHidden/>
              </w:rPr>
            </w:r>
            <w:r w:rsidR="00542146">
              <w:rPr>
                <w:noProof/>
                <w:webHidden/>
              </w:rPr>
              <w:fldChar w:fldCharType="separate"/>
            </w:r>
            <w:r w:rsidR="00542146">
              <w:rPr>
                <w:noProof/>
                <w:webHidden/>
              </w:rPr>
              <w:t>3</w:t>
            </w:r>
            <w:r w:rsidR="00542146">
              <w:rPr>
                <w:noProof/>
                <w:webHidden/>
              </w:rPr>
              <w:fldChar w:fldCharType="end"/>
            </w:r>
          </w:hyperlink>
        </w:p>
        <w:p w14:paraId="720C0091" w14:textId="785D05C7"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27" w:history="1">
            <w:r w:rsidRPr="00DA5494">
              <w:rPr>
                <w:rStyle w:val="Enlla"/>
                <w:noProof/>
                <w:highlight w:val="yellow"/>
              </w:rPr>
              <w:t>ÍNDICE DE TABLAS</w:t>
            </w:r>
            <w:r>
              <w:rPr>
                <w:noProof/>
                <w:webHidden/>
              </w:rPr>
              <w:tab/>
            </w:r>
            <w:r>
              <w:rPr>
                <w:noProof/>
                <w:webHidden/>
              </w:rPr>
              <w:fldChar w:fldCharType="begin"/>
            </w:r>
            <w:r>
              <w:rPr>
                <w:noProof/>
                <w:webHidden/>
              </w:rPr>
              <w:instrText xml:space="preserve"> PAGEREF _Toc63277627 \h </w:instrText>
            </w:r>
            <w:r>
              <w:rPr>
                <w:noProof/>
                <w:webHidden/>
              </w:rPr>
            </w:r>
            <w:r>
              <w:rPr>
                <w:noProof/>
                <w:webHidden/>
              </w:rPr>
              <w:fldChar w:fldCharType="separate"/>
            </w:r>
            <w:r>
              <w:rPr>
                <w:noProof/>
                <w:webHidden/>
              </w:rPr>
              <w:t>5</w:t>
            </w:r>
            <w:r>
              <w:rPr>
                <w:noProof/>
                <w:webHidden/>
              </w:rPr>
              <w:fldChar w:fldCharType="end"/>
            </w:r>
          </w:hyperlink>
        </w:p>
        <w:p w14:paraId="517EABE4" w14:textId="13F198DB"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28" w:history="1">
            <w:r w:rsidRPr="00DA5494">
              <w:rPr>
                <w:rStyle w:val="Enlla"/>
                <w:noProof/>
                <w:highlight w:val="yellow"/>
              </w:rPr>
              <w:t>GLOSARIO DE TÉRMINOS</w:t>
            </w:r>
            <w:r>
              <w:rPr>
                <w:noProof/>
                <w:webHidden/>
              </w:rPr>
              <w:tab/>
            </w:r>
            <w:r>
              <w:rPr>
                <w:noProof/>
                <w:webHidden/>
              </w:rPr>
              <w:fldChar w:fldCharType="begin"/>
            </w:r>
            <w:r>
              <w:rPr>
                <w:noProof/>
                <w:webHidden/>
              </w:rPr>
              <w:instrText xml:space="preserve"> PAGEREF _Toc63277628 \h </w:instrText>
            </w:r>
            <w:r>
              <w:rPr>
                <w:noProof/>
                <w:webHidden/>
              </w:rPr>
            </w:r>
            <w:r>
              <w:rPr>
                <w:noProof/>
                <w:webHidden/>
              </w:rPr>
              <w:fldChar w:fldCharType="separate"/>
            </w:r>
            <w:r>
              <w:rPr>
                <w:noProof/>
                <w:webHidden/>
              </w:rPr>
              <w:t>7</w:t>
            </w:r>
            <w:r>
              <w:rPr>
                <w:noProof/>
                <w:webHidden/>
              </w:rPr>
              <w:fldChar w:fldCharType="end"/>
            </w:r>
          </w:hyperlink>
        </w:p>
        <w:p w14:paraId="0395355B" w14:textId="549D7E9F"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29" w:history="1">
            <w:r w:rsidRPr="00DA5494">
              <w:rPr>
                <w:rStyle w:val="Enlla"/>
                <w:noProof/>
                <w:highlight w:val="yellow"/>
              </w:rPr>
              <w:t>CAPÍTULO 1. INTRODUCCIÓN</w:t>
            </w:r>
            <w:r>
              <w:rPr>
                <w:noProof/>
                <w:webHidden/>
              </w:rPr>
              <w:tab/>
            </w:r>
            <w:r>
              <w:rPr>
                <w:noProof/>
                <w:webHidden/>
              </w:rPr>
              <w:fldChar w:fldCharType="begin"/>
            </w:r>
            <w:r>
              <w:rPr>
                <w:noProof/>
                <w:webHidden/>
              </w:rPr>
              <w:instrText xml:space="preserve"> PAGEREF _Toc63277629 \h </w:instrText>
            </w:r>
            <w:r>
              <w:rPr>
                <w:noProof/>
                <w:webHidden/>
              </w:rPr>
            </w:r>
            <w:r>
              <w:rPr>
                <w:noProof/>
                <w:webHidden/>
              </w:rPr>
              <w:fldChar w:fldCharType="separate"/>
            </w:r>
            <w:r>
              <w:rPr>
                <w:noProof/>
                <w:webHidden/>
              </w:rPr>
              <w:t>1</w:t>
            </w:r>
            <w:r>
              <w:rPr>
                <w:noProof/>
                <w:webHidden/>
              </w:rPr>
              <w:fldChar w:fldCharType="end"/>
            </w:r>
          </w:hyperlink>
        </w:p>
        <w:p w14:paraId="0E2C8A47" w14:textId="486B4C6E"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30" w:history="1">
            <w:r w:rsidRPr="00DA5494">
              <w:rPr>
                <w:rStyle w:val="Enlla"/>
                <w:noProof/>
                <w:highlight w:val="magenta"/>
              </w:rPr>
              <w:t>CAPÍTULO 2. OBJETIVOS</w:t>
            </w:r>
            <w:r>
              <w:rPr>
                <w:noProof/>
                <w:webHidden/>
              </w:rPr>
              <w:tab/>
            </w:r>
            <w:r>
              <w:rPr>
                <w:noProof/>
                <w:webHidden/>
              </w:rPr>
              <w:fldChar w:fldCharType="begin"/>
            </w:r>
            <w:r>
              <w:rPr>
                <w:noProof/>
                <w:webHidden/>
              </w:rPr>
              <w:instrText xml:space="preserve"> PAGEREF _Toc63277630 \h </w:instrText>
            </w:r>
            <w:r>
              <w:rPr>
                <w:noProof/>
                <w:webHidden/>
              </w:rPr>
            </w:r>
            <w:r>
              <w:rPr>
                <w:noProof/>
                <w:webHidden/>
              </w:rPr>
              <w:fldChar w:fldCharType="separate"/>
            </w:r>
            <w:r>
              <w:rPr>
                <w:noProof/>
                <w:webHidden/>
              </w:rPr>
              <w:t>3</w:t>
            </w:r>
            <w:r>
              <w:rPr>
                <w:noProof/>
                <w:webHidden/>
              </w:rPr>
              <w:fldChar w:fldCharType="end"/>
            </w:r>
          </w:hyperlink>
        </w:p>
        <w:p w14:paraId="5DC16B55" w14:textId="19DA7BFE"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31" w:history="1">
            <w:r w:rsidRPr="00DA5494">
              <w:rPr>
                <w:rStyle w:val="Enlla"/>
                <w:noProof/>
                <w:highlight w:val="magenta"/>
              </w:rPr>
              <w:t>2.1. Objetivo Principal</w:t>
            </w:r>
            <w:r>
              <w:rPr>
                <w:noProof/>
                <w:webHidden/>
              </w:rPr>
              <w:tab/>
            </w:r>
            <w:r>
              <w:rPr>
                <w:noProof/>
                <w:webHidden/>
              </w:rPr>
              <w:fldChar w:fldCharType="begin"/>
            </w:r>
            <w:r>
              <w:rPr>
                <w:noProof/>
                <w:webHidden/>
              </w:rPr>
              <w:instrText xml:space="preserve"> PAGEREF _Toc63277631 \h </w:instrText>
            </w:r>
            <w:r>
              <w:rPr>
                <w:noProof/>
                <w:webHidden/>
              </w:rPr>
            </w:r>
            <w:r>
              <w:rPr>
                <w:noProof/>
                <w:webHidden/>
              </w:rPr>
              <w:fldChar w:fldCharType="separate"/>
            </w:r>
            <w:r>
              <w:rPr>
                <w:noProof/>
                <w:webHidden/>
              </w:rPr>
              <w:t>3</w:t>
            </w:r>
            <w:r>
              <w:rPr>
                <w:noProof/>
                <w:webHidden/>
              </w:rPr>
              <w:fldChar w:fldCharType="end"/>
            </w:r>
          </w:hyperlink>
        </w:p>
        <w:p w14:paraId="603F75CB" w14:textId="5729B3C1"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32" w:history="1">
            <w:r w:rsidRPr="00DA5494">
              <w:rPr>
                <w:rStyle w:val="Enlla"/>
                <w:noProof/>
                <w:highlight w:val="yellow"/>
              </w:rPr>
              <w:t>2.2. Objetivos Secundarios</w:t>
            </w:r>
            <w:r>
              <w:rPr>
                <w:noProof/>
                <w:webHidden/>
              </w:rPr>
              <w:tab/>
            </w:r>
            <w:r>
              <w:rPr>
                <w:noProof/>
                <w:webHidden/>
              </w:rPr>
              <w:fldChar w:fldCharType="begin"/>
            </w:r>
            <w:r>
              <w:rPr>
                <w:noProof/>
                <w:webHidden/>
              </w:rPr>
              <w:instrText xml:space="preserve"> PAGEREF _Toc63277632 \h </w:instrText>
            </w:r>
            <w:r>
              <w:rPr>
                <w:noProof/>
                <w:webHidden/>
              </w:rPr>
            </w:r>
            <w:r>
              <w:rPr>
                <w:noProof/>
                <w:webHidden/>
              </w:rPr>
              <w:fldChar w:fldCharType="separate"/>
            </w:r>
            <w:r>
              <w:rPr>
                <w:noProof/>
                <w:webHidden/>
              </w:rPr>
              <w:t>3</w:t>
            </w:r>
            <w:r>
              <w:rPr>
                <w:noProof/>
                <w:webHidden/>
              </w:rPr>
              <w:fldChar w:fldCharType="end"/>
            </w:r>
          </w:hyperlink>
        </w:p>
        <w:p w14:paraId="7D96C562" w14:textId="0DB8CE23"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33" w:history="1">
            <w:r w:rsidRPr="00DA5494">
              <w:rPr>
                <w:rStyle w:val="Enlla"/>
                <w:noProof/>
                <w:highlight w:val="red"/>
              </w:rPr>
              <w:t>2.3. Target</w:t>
            </w:r>
            <w:r>
              <w:rPr>
                <w:noProof/>
                <w:webHidden/>
              </w:rPr>
              <w:tab/>
            </w:r>
            <w:r>
              <w:rPr>
                <w:noProof/>
                <w:webHidden/>
              </w:rPr>
              <w:fldChar w:fldCharType="begin"/>
            </w:r>
            <w:r>
              <w:rPr>
                <w:noProof/>
                <w:webHidden/>
              </w:rPr>
              <w:instrText xml:space="preserve"> PAGEREF _Toc63277633 \h </w:instrText>
            </w:r>
            <w:r>
              <w:rPr>
                <w:noProof/>
                <w:webHidden/>
              </w:rPr>
            </w:r>
            <w:r>
              <w:rPr>
                <w:noProof/>
                <w:webHidden/>
              </w:rPr>
              <w:fldChar w:fldCharType="separate"/>
            </w:r>
            <w:r>
              <w:rPr>
                <w:noProof/>
                <w:webHidden/>
              </w:rPr>
              <w:t>3</w:t>
            </w:r>
            <w:r>
              <w:rPr>
                <w:noProof/>
                <w:webHidden/>
              </w:rPr>
              <w:fldChar w:fldCharType="end"/>
            </w:r>
          </w:hyperlink>
        </w:p>
        <w:p w14:paraId="1C1F3C3C" w14:textId="10B0AD55"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34" w:history="1">
            <w:r w:rsidRPr="00DA5494">
              <w:rPr>
                <w:rStyle w:val="Enlla"/>
                <w:noProof/>
                <w:highlight w:val="red"/>
              </w:rPr>
              <w:t>CAPÍTULO 3. ANÁLISIS DE REFERENTES</w:t>
            </w:r>
            <w:r>
              <w:rPr>
                <w:noProof/>
                <w:webHidden/>
              </w:rPr>
              <w:tab/>
            </w:r>
            <w:r>
              <w:rPr>
                <w:noProof/>
                <w:webHidden/>
              </w:rPr>
              <w:fldChar w:fldCharType="begin"/>
            </w:r>
            <w:r>
              <w:rPr>
                <w:noProof/>
                <w:webHidden/>
              </w:rPr>
              <w:instrText xml:space="preserve"> PAGEREF _Toc63277634 \h </w:instrText>
            </w:r>
            <w:r>
              <w:rPr>
                <w:noProof/>
                <w:webHidden/>
              </w:rPr>
            </w:r>
            <w:r>
              <w:rPr>
                <w:noProof/>
                <w:webHidden/>
              </w:rPr>
              <w:fldChar w:fldCharType="separate"/>
            </w:r>
            <w:r>
              <w:rPr>
                <w:noProof/>
                <w:webHidden/>
              </w:rPr>
              <w:t>5</w:t>
            </w:r>
            <w:r>
              <w:rPr>
                <w:noProof/>
                <w:webHidden/>
              </w:rPr>
              <w:fldChar w:fldCharType="end"/>
            </w:r>
          </w:hyperlink>
        </w:p>
        <w:p w14:paraId="7556988B" w14:textId="59271903"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35" w:history="1">
            <w:r w:rsidRPr="00DA5494">
              <w:rPr>
                <w:rStyle w:val="Enlla"/>
                <w:noProof/>
                <w:highlight w:val="yellow"/>
              </w:rPr>
              <w:t>3.1. Referentes de Juegos Multijugador En Línea</w:t>
            </w:r>
            <w:r>
              <w:rPr>
                <w:noProof/>
                <w:webHidden/>
              </w:rPr>
              <w:tab/>
            </w:r>
            <w:r>
              <w:rPr>
                <w:noProof/>
                <w:webHidden/>
              </w:rPr>
              <w:fldChar w:fldCharType="begin"/>
            </w:r>
            <w:r>
              <w:rPr>
                <w:noProof/>
                <w:webHidden/>
              </w:rPr>
              <w:instrText xml:space="preserve"> PAGEREF _Toc63277635 \h </w:instrText>
            </w:r>
            <w:r>
              <w:rPr>
                <w:noProof/>
                <w:webHidden/>
              </w:rPr>
            </w:r>
            <w:r>
              <w:rPr>
                <w:noProof/>
                <w:webHidden/>
              </w:rPr>
              <w:fldChar w:fldCharType="separate"/>
            </w:r>
            <w:r>
              <w:rPr>
                <w:noProof/>
                <w:webHidden/>
              </w:rPr>
              <w:t>5</w:t>
            </w:r>
            <w:r>
              <w:rPr>
                <w:noProof/>
                <w:webHidden/>
              </w:rPr>
              <w:fldChar w:fldCharType="end"/>
            </w:r>
          </w:hyperlink>
        </w:p>
        <w:p w14:paraId="16270908" w14:textId="2848C4F3"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36" w:history="1">
            <w:r w:rsidRPr="00DA5494">
              <w:rPr>
                <w:rStyle w:val="Enlla"/>
                <w:noProof/>
                <w:highlight w:val="red"/>
              </w:rPr>
              <w:t>3.1.1. Rocket League</w:t>
            </w:r>
            <w:r>
              <w:rPr>
                <w:noProof/>
                <w:webHidden/>
              </w:rPr>
              <w:tab/>
            </w:r>
            <w:r>
              <w:rPr>
                <w:noProof/>
                <w:webHidden/>
              </w:rPr>
              <w:fldChar w:fldCharType="begin"/>
            </w:r>
            <w:r>
              <w:rPr>
                <w:noProof/>
                <w:webHidden/>
              </w:rPr>
              <w:instrText xml:space="preserve"> PAGEREF _Toc63277636 \h </w:instrText>
            </w:r>
            <w:r>
              <w:rPr>
                <w:noProof/>
                <w:webHidden/>
              </w:rPr>
            </w:r>
            <w:r>
              <w:rPr>
                <w:noProof/>
                <w:webHidden/>
              </w:rPr>
              <w:fldChar w:fldCharType="separate"/>
            </w:r>
            <w:r>
              <w:rPr>
                <w:noProof/>
                <w:webHidden/>
              </w:rPr>
              <w:t>5</w:t>
            </w:r>
            <w:r>
              <w:rPr>
                <w:noProof/>
                <w:webHidden/>
              </w:rPr>
              <w:fldChar w:fldCharType="end"/>
            </w:r>
          </w:hyperlink>
        </w:p>
        <w:p w14:paraId="7292272F" w14:textId="5FBBE61B"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37" w:history="1">
            <w:r w:rsidRPr="00DA5494">
              <w:rPr>
                <w:rStyle w:val="Enlla"/>
                <w:noProof/>
                <w:highlight w:val="red"/>
              </w:rPr>
              <w:t>3.1.2. Among Us</w:t>
            </w:r>
            <w:r>
              <w:rPr>
                <w:noProof/>
                <w:webHidden/>
              </w:rPr>
              <w:tab/>
            </w:r>
            <w:r>
              <w:rPr>
                <w:noProof/>
                <w:webHidden/>
              </w:rPr>
              <w:fldChar w:fldCharType="begin"/>
            </w:r>
            <w:r>
              <w:rPr>
                <w:noProof/>
                <w:webHidden/>
              </w:rPr>
              <w:instrText xml:space="preserve"> PAGEREF _Toc63277637 \h </w:instrText>
            </w:r>
            <w:r>
              <w:rPr>
                <w:noProof/>
                <w:webHidden/>
              </w:rPr>
            </w:r>
            <w:r>
              <w:rPr>
                <w:noProof/>
                <w:webHidden/>
              </w:rPr>
              <w:fldChar w:fldCharType="separate"/>
            </w:r>
            <w:r>
              <w:rPr>
                <w:noProof/>
                <w:webHidden/>
              </w:rPr>
              <w:t>5</w:t>
            </w:r>
            <w:r>
              <w:rPr>
                <w:noProof/>
                <w:webHidden/>
              </w:rPr>
              <w:fldChar w:fldCharType="end"/>
            </w:r>
          </w:hyperlink>
        </w:p>
        <w:p w14:paraId="6BF62783" w14:textId="50AC4B20"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38" w:history="1">
            <w:r w:rsidRPr="00DA5494">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277638 \h </w:instrText>
            </w:r>
            <w:r>
              <w:rPr>
                <w:noProof/>
                <w:webHidden/>
              </w:rPr>
            </w:r>
            <w:r>
              <w:rPr>
                <w:noProof/>
                <w:webHidden/>
              </w:rPr>
              <w:fldChar w:fldCharType="separate"/>
            </w:r>
            <w:r>
              <w:rPr>
                <w:noProof/>
                <w:webHidden/>
              </w:rPr>
              <w:t>5</w:t>
            </w:r>
            <w:r>
              <w:rPr>
                <w:noProof/>
                <w:webHidden/>
              </w:rPr>
              <w:fldChar w:fldCharType="end"/>
            </w:r>
          </w:hyperlink>
        </w:p>
        <w:p w14:paraId="5D56CD17" w14:textId="1D098164"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39" w:history="1">
            <w:r w:rsidRPr="00DA5494">
              <w:rPr>
                <w:rStyle w:val="Enlla"/>
                <w:noProof/>
                <w:highlight w:val="magenta"/>
              </w:rPr>
              <w:t>3.2.1. Mario Kart 8</w:t>
            </w:r>
            <w:r>
              <w:rPr>
                <w:noProof/>
                <w:webHidden/>
              </w:rPr>
              <w:tab/>
            </w:r>
            <w:r>
              <w:rPr>
                <w:noProof/>
                <w:webHidden/>
              </w:rPr>
              <w:fldChar w:fldCharType="begin"/>
            </w:r>
            <w:r>
              <w:rPr>
                <w:noProof/>
                <w:webHidden/>
              </w:rPr>
              <w:instrText xml:space="preserve"> PAGEREF _Toc63277639 \h </w:instrText>
            </w:r>
            <w:r>
              <w:rPr>
                <w:noProof/>
                <w:webHidden/>
              </w:rPr>
            </w:r>
            <w:r>
              <w:rPr>
                <w:noProof/>
                <w:webHidden/>
              </w:rPr>
              <w:fldChar w:fldCharType="separate"/>
            </w:r>
            <w:r>
              <w:rPr>
                <w:noProof/>
                <w:webHidden/>
              </w:rPr>
              <w:t>5</w:t>
            </w:r>
            <w:r>
              <w:rPr>
                <w:noProof/>
                <w:webHidden/>
              </w:rPr>
              <w:fldChar w:fldCharType="end"/>
            </w:r>
          </w:hyperlink>
        </w:p>
        <w:p w14:paraId="6606D8F9" w14:textId="3B29ABF9"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0" w:history="1">
            <w:r w:rsidRPr="00DA5494">
              <w:rPr>
                <w:rStyle w:val="Enlla"/>
                <w:noProof/>
                <w:highlight w:val="yellow"/>
              </w:rPr>
              <w:t>3.2.2. Team Sonic Racing</w:t>
            </w:r>
            <w:r>
              <w:rPr>
                <w:noProof/>
                <w:webHidden/>
              </w:rPr>
              <w:tab/>
            </w:r>
            <w:r>
              <w:rPr>
                <w:noProof/>
                <w:webHidden/>
              </w:rPr>
              <w:fldChar w:fldCharType="begin"/>
            </w:r>
            <w:r>
              <w:rPr>
                <w:noProof/>
                <w:webHidden/>
              </w:rPr>
              <w:instrText xml:space="preserve"> PAGEREF _Toc63277640 \h </w:instrText>
            </w:r>
            <w:r>
              <w:rPr>
                <w:noProof/>
                <w:webHidden/>
              </w:rPr>
            </w:r>
            <w:r>
              <w:rPr>
                <w:noProof/>
                <w:webHidden/>
              </w:rPr>
              <w:fldChar w:fldCharType="separate"/>
            </w:r>
            <w:r>
              <w:rPr>
                <w:noProof/>
                <w:webHidden/>
              </w:rPr>
              <w:t>9</w:t>
            </w:r>
            <w:r>
              <w:rPr>
                <w:noProof/>
                <w:webHidden/>
              </w:rPr>
              <w:fldChar w:fldCharType="end"/>
            </w:r>
          </w:hyperlink>
        </w:p>
        <w:p w14:paraId="2FBEBEB2" w14:textId="6CEAC13A"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1" w:history="1">
            <w:r w:rsidRPr="00DA5494">
              <w:rPr>
                <w:rStyle w:val="Enlla"/>
                <w:noProof/>
                <w:highlight w:val="red"/>
                <w:lang w:val="en-US"/>
              </w:rPr>
              <w:t>3.2.3. Crash Team Racing Nitro Fueled</w:t>
            </w:r>
            <w:r>
              <w:rPr>
                <w:noProof/>
                <w:webHidden/>
              </w:rPr>
              <w:tab/>
            </w:r>
            <w:r>
              <w:rPr>
                <w:noProof/>
                <w:webHidden/>
              </w:rPr>
              <w:fldChar w:fldCharType="begin"/>
            </w:r>
            <w:r>
              <w:rPr>
                <w:noProof/>
                <w:webHidden/>
              </w:rPr>
              <w:instrText xml:space="preserve"> PAGEREF _Toc63277641 \h </w:instrText>
            </w:r>
            <w:r>
              <w:rPr>
                <w:noProof/>
                <w:webHidden/>
              </w:rPr>
            </w:r>
            <w:r>
              <w:rPr>
                <w:noProof/>
                <w:webHidden/>
              </w:rPr>
              <w:fldChar w:fldCharType="separate"/>
            </w:r>
            <w:r>
              <w:rPr>
                <w:noProof/>
                <w:webHidden/>
              </w:rPr>
              <w:t>10</w:t>
            </w:r>
            <w:r>
              <w:rPr>
                <w:noProof/>
                <w:webHidden/>
              </w:rPr>
              <w:fldChar w:fldCharType="end"/>
            </w:r>
          </w:hyperlink>
        </w:p>
        <w:p w14:paraId="43A67E44" w14:textId="1C35A0F8"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42" w:history="1">
            <w:r w:rsidRPr="00DA5494">
              <w:rPr>
                <w:rStyle w:val="Enlla"/>
                <w:noProof/>
                <w:highlight w:val="yellow"/>
              </w:rPr>
              <w:t>CAPÍTULO 4. MARCO TEÓRICO</w:t>
            </w:r>
            <w:r>
              <w:rPr>
                <w:noProof/>
                <w:webHidden/>
              </w:rPr>
              <w:tab/>
            </w:r>
            <w:r>
              <w:rPr>
                <w:noProof/>
                <w:webHidden/>
              </w:rPr>
              <w:fldChar w:fldCharType="begin"/>
            </w:r>
            <w:r>
              <w:rPr>
                <w:noProof/>
                <w:webHidden/>
              </w:rPr>
              <w:instrText xml:space="preserve"> PAGEREF _Toc63277642 \h </w:instrText>
            </w:r>
            <w:r>
              <w:rPr>
                <w:noProof/>
                <w:webHidden/>
              </w:rPr>
            </w:r>
            <w:r>
              <w:rPr>
                <w:noProof/>
                <w:webHidden/>
              </w:rPr>
              <w:fldChar w:fldCharType="separate"/>
            </w:r>
            <w:r>
              <w:rPr>
                <w:noProof/>
                <w:webHidden/>
              </w:rPr>
              <w:t>11</w:t>
            </w:r>
            <w:r>
              <w:rPr>
                <w:noProof/>
                <w:webHidden/>
              </w:rPr>
              <w:fldChar w:fldCharType="end"/>
            </w:r>
          </w:hyperlink>
        </w:p>
        <w:p w14:paraId="6546DB1B" w14:textId="71C9581C"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43" w:history="1">
            <w:r w:rsidRPr="00DA5494">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277643 \h </w:instrText>
            </w:r>
            <w:r>
              <w:rPr>
                <w:noProof/>
                <w:webHidden/>
              </w:rPr>
            </w:r>
            <w:r>
              <w:rPr>
                <w:noProof/>
                <w:webHidden/>
              </w:rPr>
              <w:fldChar w:fldCharType="separate"/>
            </w:r>
            <w:r>
              <w:rPr>
                <w:noProof/>
                <w:webHidden/>
              </w:rPr>
              <w:t>11</w:t>
            </w:r>
            <w:r>
              <w:rPr>
                <w:noProof/>
                <w:webHidden/>
              </w:rPr>
              <w:fldChar w:fldCharType="end"/>
            </w:r>
          </w:hyperlink>
        </w:p>
        <w:p w14:paraId="6A5083EE" w14:textId="1557D459"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4" w:history="1">
            <w:r w:rsidRPr="00DA5494">
              <w:rPr>
                <w:rStyle w:val="Enlla"/>
                <w:noProof/>
                <w:highlight w:val="yellow"/>
              </w:rPr>
              <w:t>4.1.1. Evolución de los Multijugadores</w:t>
            </w:r>
            <w:r>
              <w:rPr>
                <w:noProof/>
                <w:webHidden/>
              </w:rPr>
              <w:tab/>
            </w:r>
            <w:r>
              <w:rPr>
                <w:noProof/>
                <w:webHidden/>
              </w:rPr>
              <w:fldChar w:fldCharType="begin"/>
            </w:r>
            <w:r>
              <w:rPr>
                <w:noProof/>
                <w:webHidden/>
              </w:rPr>
              <w:instrText xml:space="preserve"> PAGEREF _Toc63277644 \h </w:instrText>
            </w:r>
            <w:r>
              <w:rPr>
                <w:noProof/>
                <w:webHidden/>
              </w:rPr>
            </w:r>
            <w:r>
              <w:rPr>
                <w:noProof/>
                <w:webHidden/>
              </w:rPr>
              <w:fldChar w:fldCharType="separate"/>
            </w:r>
            <w:r>
              <w:rPr>
                <w:noProof/>
                <w:webHidden/>
              </w:rPr>
              <w:t>11</w:t>
            </w:r>
            <w:r>
              <w:rPr>
                <w:noProof/>
                <w:webHidden/>
              </w:rPr>
              <w:fldChar w:fldCharType="end"/>
            </w:r>
          </w:hyperlink>
        </w:p>
        <w:p w14:paraId="2DE23B98" w14:textId="594299A2"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5" w:history="1">
            <w:r w:rsidRPr="00DA5494">
              <w:rPr>
                <w:rStyle w:val="Enlla"/>
                <w:noProof/>
                <w:highlight w:val="magenta"/>
              </w:rPr>
              <w:t>4.1.2. Multijugador Local</w:t>
            </w:r>
            <w:r>
              <w:rPr>
                <w:noProof/>
                <w:webHidden/>
              </w:rPr>
              <w:tab/>
            </w:r>
            <w:r>
              <w:rPr>
                <w:noProof/>
                <w:webHidden/>
              </w:rPr>
              <w:fldChar w:fldCharType="begin"/>
            </w:r>
            <w:r>
              <w:rPr>
                <w:noProof/>
                <w:webHidden/>
              </w:rPr>
              <w:instrText xml:space="preserve"> PAGEREF _Toc63277645 \h </w:instrText>
            </w:r>
            <w:r>
              <w:rPr>
                <w:noProof/>
                <w:webHidden/>
              </w:rPr>
            </w:r>
            <w:r>
              <w:rPr>
                <w:noProof/>
                <w:webHidden/>
              </w:rPr>
              <w:fldChar w:fldCharType="separate"/>
            </w:r>
            <w:r>
              <w:rPr>
                <w:noProof/>
                <w:webHidden/>
              </w:rPr>
              <w:t>12</w:t>
            </w:r>
            <w:r>
              <w:rPr>
                <w:noProof/>
                <w:webHidden/>
              </w:rPr>
              <w:fldChar w:fldCharType="end"/>
            </w:r>
          </w:hyperlink>
        </w:p>
        <w:p w14:paraId="5B1512E7" w14:textId="16911040"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6" w:history="1">
            <w:r w:rsidRPr="00DA5494">
              <w:rPr>
                <w:rStyle w:val="Enlla"/>
                <w:noProof/>
                <w:highlight w:val="magenta"/>
              </w:rPr>
              <w:t>4.1.3. Multijugador En Línea</w:t>
            </w:r>
            <w:r>
              <w:rPr>
                <w:noProof/>
                <w:webHidden/>
              </w:rPr>
              <w:tab/>
            </w:r>
            <w:r>
              <w:rPr>
                <w:noProof/>
                <w:webHidden/>
              </w:rPr>
              <w:fldChar w:fldCharType="begin"/>
            </w:r>
            <w:r>
              <w:rPr>
                <w:noProof/>
                <w:webHidden/>
              </w:rPr>
              <w:instrText xml:space="preserve"> PAGEREF _Toc63277646 \h </w:instrText>
            </w:r>
            <w:r>
              <w:rPr>
                <w:noProof/>
                <w:webHidden/>
              </w:rPr>
            </w:r>
            <w:r>
              <w:rPr>
                <w:noProof/>
                <w:webHidden/>
              </w:rPr>
              <w:fldChar w:fldCharType="separate"/>
            </w:r>
            <w:r>
              <w:rPr>
                <w:noProof/>
                <w:webHidden/>
              </w:rPr>
              <w:t>12</w:t>
            </w:r>
            <w:r>
              <w:rPr>
                <w:noProof/>
                <w:webHidden/>
              </w:rPr>
              <w:fldChar w:fldCharType="end"/>
            </w:r>
          </w:hyperlink>
        </w:p>
        <w:p w14:paraId="52831C35" w14:textId="1353D2A7"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47" w:history="1">
            <w:r w:rsidRPr="00DA5494">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277647 \h </w:instrText>
            </w:r>
            <w:r>
              <w:rPr>
                <w:noProof/>
                <w:webHidden/>
              </w:rPr>
            </w:r>
            <w:r>
              <w:rPr>
                <w:noProof/>
                <w:webHidden/>
              </w:rPr>
              <w:fldChar w:fldCharType="separate"/>
            </w:r>
            <w:r>
              <w:rPr>
                <w:noProof/>
                <w:webHidden/>
              </w:rPr>
              <w:t>13</w:t>
            </w:r>
            <w:r>
              <w:rPr>
                <w:noProof/>
                <w:webHidden/>
              </w:rPr>
              <w:fldChar w:fldCharType="end"/>
            </w:r>
          </w:hyperlink>
        </w:p>
        <w:p w14:paraId="0ADDF380" w14:textId="375E66CB"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8" w:history="1">
            <w:r w:rsidRPr="00DA5494">
              <w:rPr>
                <w:rStyle w:val="Enlla"/>
                <w:noProof/>
                <w:highlight w:val="yellow"/>
              </w:rPr>
              <w:t>4.2.1. ¿Cómo Funciona Internet?</w:t>
            </w:r>
            <w:r>
              <w:rPr>
                <w:noProof/>
                <w:webHidden/>
              </w:rPr>
              <w:tab/>
            </w:r>
            <w:r>
              <w:rPr>
                <w:noProof/>
                <w:webHidden/>
              </w:rPr>
              <w:fldChar w:fldCharType="begin"/>
            </w:r>
            <w:r>
              <w:rPr>
                <w:noProof/>
                <w:webHidden/>
              </w:rPr>
              <w:instrText xml:space="preserve"> PAGEREF _Toc63277648 \h </w:instrText>
            </w:r>
            <w:r>
              <w:rPr>
                <w:noProof/>
                <w:webHidden/>
              </w:rPr>
            </w:r>
            <w:r>
              <w:rPr>
                <w:noProof/>
                <w:webHidden/>
              </w:rPr>
              <w:fldChar w:fldCharType="separate"/>
            </w:r>
            <w:r>
              <w:rPr>
                <w:noProof/>
                <w:webHidden/>
              </w:rPr>
              <w:t>13</w:t>
            </w:r>
            <w:r>
              <w:rPr>
                <w:noProof/>
                <w:webHidden/>
              </w:rPr>
              <w:fldChar w:fldCharType="end"/>
            </w:r>
          </w:hyperlink>
        </w:p>
        <w:p w14:paraId="7FD32B98" w14:textId="031BA85A"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49" w:history="1">
            <w:r w:rsidRPr="00DA5494">
              <w:rPr>
                <w:rStyle w:val="Enlla"/>
                <w:noProof/>
                <w:highlight w:val="red"/>
              </w:rPr>
              <w:t>4.2.2. Transport Control Protocol (TCP)</w:t>
            </w:r>
            <w:r>
              <w:rPr>
                <w:noProof/>
                <w:webHidden/>
              </w:rPr>
              <w:tab/>
            </w:r>
            <w:r>
              <w:rPr>
                <w:noProof/>
                <w:webHidden/>
              </w:rPr>
              <w:fldChar w:fldCharType="begin"/>
            </w:r>
            <w:r>
              <w:rPr>
                <w:noProof/>
                <w:webHidden/>
              </w:rPr>
              <w:instrText xml:space="preserve"> PAGEREF _Toc63277649 \h </w:instrText>
            </w:r>
            <w:r>
              <w:rPr>
                <w:noProof/>
                <w:webHidden/>
              </w:rPr>
            </w:r>
            <w:r>
              <w:rPr>
                <w:noProof/>
                <w:webHidden/>
              </w:rPr>
              <w:fldChar w:fldCharType="separate"/>
            </w:r>
            <w:r>
              <w:rPr>
                <w:noProof/>
                <w:webHidden/>
              </w:rPr>
              <w:t>14</w:t>
            </w:r>
            <w:r>
              <w:rPr>
                <w:noProof/>
                <w:webHidden/>
              </w:rPr>
              <w:fldChar w:fldCharType="end"/>
            </w:r>
          </w:hyperlink>
        </w:p>
        <w:p w14:paraId="633C6BF7" w14:textId="29754550"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0" w:history="1">
            <w:r w:rsidRPr="00DA5494">
              <w:rPr>
                <w:rStyle w:val="Enlla"/>
                <w:noProof/>
                <w:highlight w:val="red"/>
              </w:rPr>
              <w:t>4.2.3. User Datagram Protocol (UDP)</w:t>
            </w:r>
            <w:r>
              <w:rPr>
                <w:noProof/>
                <w:webHidden/>
              </w:rPr>
              <w:tab/>
            </w:r>
            <w:r>
              <w:rPr>
                <w:noProof/>
                <w:webHidden/>
              </w:rPr>
              <w:fldChar w:fldCharType="begin"/>
            </w:r>
            <w:r>
              <w:rPr>
                <w:noProof/>
                <w:webHidden/>
              </w:rPr>
              <w:instrText xml:space="preserve"> PAGEREF _Toc63277650 \h </w:instrText>
            </w:r>
            <w:r>
              <w:rPr>
                <w:noProof/>
                <w:webHidden/>
              </w:rPr>
            </w:r>
            <w:r>
              <w:rPr>
                <w:noProof/>
                <w:webHidden/>
              </w:rPr>
              <w:fldChar w:fldCharType="separate"/>
            </w:r>
            <w:r>
              <w:rPr>
                <w:noProof/>
                <w:webHidden/>
              </w:rPr>
              <w:t>14</w:t>
            </w:r>
            <w:r>
              <w:rPr>
                <w:noProof/>
                <w:webHidden/>
              </w:rPr>
              <w:fldChar w:fldCharType="end"/>
            </w:r>
          </w:hyperlink>
        </w:p>
        <w:p w14:paraId="2006C56A" w14:textId="152D251E"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51" w:history="1">
            <w:r w:rsidRPr="00DA5494">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277651 \h </w:instrText>
            </w:r>
            <w:r>
              <w:rPr>
                <w:noProof/>
                <w:webHidden/>
              </w:rPr>
            </w:r>
            <w:r>
              <w:rPr>
                <w:noProof/>
                <w:webHidden/>
              </w:rPr>
              <w:fldChar w:fldCharType="separate"/>
            </w:r>
            <w:r>
              <w:rPr>
                <w:noProof/>
                <w:webHidden/>
              </w:rPr>
              <w:t>14</w:t>
            </w:r>
            <w:r>
              <w:rPr>
                <w:noProof/>
                <w:webHidden/>
              </w:rPr>
              <w:fldChar w:fldCharType="end"/>
            </w:r>
          </w:hyperlink>
        </w:p>
        <w:p w14:paraId="3ED02F73" w14:textId="672944D8"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2" w:history="1">
            <w:r w:rsidRPr="00DA5494">
              <w:rPr>
                <w:rStyle w:val="Enlla"/>
                <w:noProof/>
                <w:highlight w:val="yellow"/>
              </w:rPr>
              <w:t>4.3.1. Cliente-Servidor</w:t>
            </w:r>
            <w:r>
              <w:rPr>
                <w:noProof/>
                <w:webHidden/>
              </w:rPr>
              <w:tab/>
            </w:r>
            <w:r>
              <w:rPr>
                <w:noProof/>
                <w:webHidden/>
              </w:rPr>
              <w:fldChar w:fldCharType="begin"/>
            </w:r>
            <w:r>
              <w:rPr>
                <w:noProof/>
                <w:webHidden/>
              </w:rPr>
              <w:instrText xml:space="preserve"> PAGEREF _Toc63277652 \h </w:instrText>
            </w:r>
            <w:r>
              <w:rPr>
                <w:noProof/>
                <w:webHidden/>
              </w:rPr>
            </w:r>
            <w:r>
              <w:rPr>
                <w:noProof/>
                <w:webHidden/>
              </w:rPr>
              <w:fldChar w:fldCharType="separate"/>
            </w:r>
            <w:r>
              <w:rPr>
                <w:noProof/>
                <w:webHidden/>
              </w:rPr>
              <w:t>14</w:t>
            </w:r>
            <w:r>
              <w:rPr>
                <w:noProof/>
                <w:webHidden/>
              </w:rPr>
              <w:fldChar w:fldCharType="end"/>
            </w:r>
          </w:hyperlink>
        </w:p>
        <w:p w14:paraId="53B9349B" w14:textId="64669780"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3" w:history="1">
            <w:r w:rsidRPr="00DA5494">
              <w:rPr>
                <w:rStyle w:val="Enlla"/>
                <w:noProof/>
                <w:highlight w:val="red"/>
              </w:rPr>
              <w:t>4.3.2. Peer-to-Peer (p2p)</w:t>
            </w:r>
            <w:r>
              <w:rPr>
                <w:noProof/>
                <w:webHidden/>
              </w:rPr>
              <w:tab/>
            </w:r>
            <w:r>
              <w:rPr>
                <w:noProof/>
                <w:webHidden/>
              </w:rPr>
              <w:fldChar w:fldCharType="begin"/>
            </w:r>
            <w:r>
              <w:rPr>
                <w:noProof/>
                <w:webHidden/>
              </w:rPr>
              <w:instrText xml:space="preserve"> PAGEREF _Toc63277653 \h </w:instrText>
            </w:r>
            <w:r>
              <w:rPr>
                <w:noProof/>
                <w:webHidden/>
              </w:rPr>
            </w:r>
            <w:r>
              <w:rPr>
                <w:noProof/>
                <w:webHidden/>
              </w:rPr>
              <w:fldChar w:fldCharType="separate"/>
            </w:r>
            <w:r>
              <w:rPr>
                <w:noProof/>
                <w:webHidden/>
              </w:rPr>
              <w:t>15</w:t>
            </w:r>
            <w:r>
              <w:rPr>
                <w:noProof/>
                <w:webHidden/>
              </w:rPr>
              <w:fldChar w:fldCharType="end"/>
            </w:r>
          </w:hyperlink>
        </w:p>
        <w:p w14:paraId="0323F262" w14:textId="74D9F733"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4" w:history="1">
            <w:r w:rsidRPr="00DA5494">
              <w:rPr>
                <w:rStyle w:val="Enlla"/>
                <w:noProof/>
                <w:highlight w:val="red"/>
              </w:rPr>
              <w:t>4.3.3. Servidor-Servidor</w:t>
            </w:r>
            <w:r>
              <w:rPr>
                <w:noProof/>
                <w:webHidden/>
              </w:rPr>
              <w:tab/>
            </w:r>
            <w:r>
              <w:rPr>
                <w:noProof/>
                <w:webHidden/>
              </w:rPr>
              <w:fldChar w:fldCharType="begin"/>
            </w:r>
            <w:r>
              <w:rPr>
                <w:noProof/>
                <w:webHidden/>
              </w:rPr>
              <w:instrText xml:space="preserve"> PAGEREF _Toc63277654 \h </w:instrText>
            </w:r>
            <w:r>
              <w:rPr>
                <w:noProof/>
                <w:webHidden/>
              </w:rPr>
            </w:r>
            <w:r>
              <w:rPr>
                <w:noProof/>
                <w:webHidden/>
              </w:rPr>
              <w:fldChar w:fldCharType="separate"/>
            </w:r>
            <w:r>
              <w:rPr>
                <w:noProof/>
                <w:webHidden/>
              </w:rPr>
              <w:t>15</w:t>
            </w:r>
            <w:r>
              <w:rPr>
                <w:noProof/>
                <w:webHidden/>
              </w:rPr>
              <w:fldChar w:fldCharType="end"/>
            </w:r>
          </w:hyperlink>
        </w:p>
        <w:p w14:paraId="15164570" w14:textId="22B41C8D"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55" w:history="1">
            <w:r w:rsidRPr="00DA5494">
              <w:rPr>
                <w:rStyle w:val="Enlla"/>
                <w:noProof/>
                <w:highlight w:val="yellow"/>
              </w:rPr>
              <w:t>4.4. Funcionamiento de un Coche</w:t>
            </w:r>
            <w:r>
              <w:rPr>
                <w:noProof/>
                <w:webHidden/>
              </w:rPr>
              <w:tab/>
            </w:r>
            <w:r>
              <w:rPr>
                <w:noProof/>
                <w:webHidden/>
              </w:rPr>
              <w:fldChar w:fldCharType="begin"/>
            </w:r>
            <w:r>
              <w:rPr>
                <w:noProof/>
                <w:webHidden/>
              </w:rPr>
              <w:instrText xml:space="preserve"> PAGEREF _Toc63277655 \h </w:instrText>
            </w:r>
            <w:r>
              <w:rPr>
                <w:noProof/>
                <w:webHidden/>
              </w:rPr>
            </w:r>
            <w:r>
              <w:rPr>
                <w:noProof/>
                <w:webHidden/>
              </w:rPr>
              <w:fldChar w:fldCharType="separate"/>
            </w:r>
            <w:r>
              <w:rPr>
                <w:noProof/>
                <w:webHidden/>
              </w:rPr>
              <w:t>15</w:t>
            </w:r>
            <w:r>
              <w:rPr>
                <w:noProof/>
                <w:webHidden/>
              </w:rPr>
              <w:fldChar w:fldCharType="end"/>
            </w:r>
          </w:hyperlink>
        </w:p>
        <w:p w14:paraId="12729722" w14:textId="45231098"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56" w:history="1">
            <w:r w:rsidRPr="00DA5494">
              <w:rPr>
                <w:rStyle w:val="Enlla"/>
                <w:noProof/>
                <w:highlight w:val="yellow"/>
              </w:rPr>
              <w:t>CAPÍTULO 5. DISEÑO METODOLÓGICO Y CRONOGRAMA</w:t>
            </w:r>
            <w:r>
              <w:rPr>
                <w:noProof/>
                <w:webHidden/>
              </w:rPr>
              <w:tab/>
            </w:r>
            <w:r>
              <w:rPr>
                <w:noProof/>
                <w:webHidden/>
              </w:rPr>
              <w:fldChar w:fldCharType="begin"/>
            </w:r>
            <w:r>
              <w:rPr>
                <w:noProof/>
                <w:webHidden/>
              </w:rPr>
              <w:instrText xml:space="preserve"> PAGEREF _Toc63277656 \h </w:instrText>
            </w:r>
            <w:r>
              <w:rPr>
                <w:noProof/>
                <w:webHidden/>
              </w:rPr>
            </w:r>
            <w:r>
              <w:rPr>
                <w:noProof/>
                <w:webHidden/>
              </w:rPr>
              <w:fldChar w:fldCharType="separate"/>
            </w:r>
            <w:r>
              <w:rPr>
                <w:noProof/>
                <w:webHidden/>
              </w:rPr>
              <w:t>17</w:t>
            </w:r>
            <w:r>
              <w:rPr>
                <w:noProof/>
                <w:webHidden/>
              </w:rPr>
              <w:fldChar w:fldCharType="end"/>
            </w:r>
          </w:hyperlink>
        </w:p>
        <w:p w14:paraId="511CBBBB" w14:textId="34532F7D"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57" w:history="1">
            <w:r w:rsidRPr="00DA5494">
              <w:rPr>
                <w:rStyle w:val="Enlla"/>
                <w:noProof/>
                <w:highlight w:val="magenta"/>
              </w:rPr>
              <w:t>5.1. Herramientas de Desarrollo</w:t>
            </w:r>
            <w:r>
              <w:rPr>
                <w:noProof/>
                <w:webHidden/>
              </w:rPr>
              <w:tab/>
            </w:r>
            <w:r>
              <w:rPr>
                <w:noProof/>
                <w:webHidden/>
              </w:rPr>
              <w:fldChar w:fldCharType="begin"/>
            </w:r>
            <w:r>
              <w:rPr>
                <w:noProof/>
                <w:webHidden/>
              </w:rPr>
              <w:instrText xml:space="preserve"> PAGEREF _Toc63277657 \h </w:instrText>
            </w:r>
            <w:r>
              <w:rPr>
                <w:noProof/>
                <w:webHidden/>
              </w:rPr>
            </w:r>
            <w:r>
              <w:rPr>
                <w:noProof/>
                <w:webHidden/>
              </w:rPr>
              <w:fldChar w:fldCharType="separate"/>
            </w:r>
            <w:r>
              <w:rPr>
                <w:noProof/>
                <w:webHidden/>
              </w:rPr>
              <w:t>17</w:t>
            </w:r>
            <w:r>
              <w:rPr>
                <w:noProof/>
                <w:webHidden/>
              </w:rPr>
              <w:fldChar w:fldCharType="end"/>
            </w:r>
          </w:hyperlink>
        </w:p>
        <w:p w14:paraId="565AE09B" w14:textId="2FB61568"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8" w:history="1">
            <w:r w:rsidRPr="00DA5494">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277658 \h </w:instrText>
            </w:r>
            <w:r>
              <w:rPr>
                <w:noProof/>
                <w:webHidden/>
              </w:rPr>
            </w:r>
            <w:r>
              <w:rPr>
                <w:noProof/>
                <w:webHidden/>
              </w:rPr>
              <w:fldChar w:fldCharType="separate"/>
            </w:r>
            <w:r>
              <w:rPr>
                <w:noProof/>
                <w:webHidden/>
              </w:rPr>
              <w:t>17</w:t>
            </w:r>
            <w:r>
              <w:rPr>
                <w:noProof/>
                <w:webHidden/>
              </w:rPr>
              <w:fldChar w:fldCharType="end"/>
            </w:r>
          </w:hyperlink>
        </w:p>
        <w:p w14:paraId="776774D2" w14:textId="383CB811"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59" w:history="1">
            <w:r w:rsidRPr="00DA5494">
              <w:rPr>
                <w:rStyle w:val="Enlla"/>
                <w:noProof/>
                <w:highlight w:val="red"/>
              </w:rPr>
              <w:t>5.1.2. Herramientas de Desarrollo del Servidor</w:t>
            </w:r>
            <w:r>
              <w:rPr>
                <w:noProof/>
                <w:webHidden/>
              </w:rPr>
              <w:tab/>
            </w:r>
            <w:r>
              <w:rPr>
                <w:noProof/>
                <w:webHidden/>
              </w:rPr>
              <w:fldChar w:fldCharType="begin"/>
            </w:r>
            <w:r>
              <w:rPr>
                <w:noProof/>
                <w:webHidden/>
              </w:rPr>
              <w:instrText xml:space="preserve"> PAGEREF _Toc63277659 \h </w:instrText>
            </w:r>
            <w:r>
              <w:rPr>
                <w:noProof/>
                <w:webHidden/>
              </w:rPr>
            </w:r>
            <w:r>
              <w:rPr>
                <w:noProof/>
                <w:webHidden/>
              </w:rPr>
              <w:fldChar w:fldCharType="separate"/>
            </w:r>
            <w:r>
              <w:rPr>
                <w:noProof/>
                <w:webHidden/>
              </w:rPr>
              <w:t>18</w:t>
            </w:r>
            <w:r>
              <w:rPr>
                <w:noProof/>
                <w:webHidden/>
              </w:rPr>
              <w:fldChar w:fldCharType="end"/>
            </w:r>
          </w:hyperlink>
        </w:p>
        <w:p w14:paraId="56F98650" w14:textId="005774D5"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60" w:history="1">
            <w:r w:rsidRPr="00DA5494">
              <w:rPr>
                <w:rStyle w:val="Enlla"/>
                <w:noProof/>
                <w:highlight w:val="magenta"/>
              </w:rPr>
              <w:t>5.2. Metodología</w:t>
            </w:r>
            <w:r>
              <w:rPr>
                <w:noProof/>
                <w:webHidden/>
              </w:rPr>
              <w:tab/>
            </w:r>
            <w:r>
              <w:rPr>
                <w:noProof/>
                <w:webHidden/>
              </w:rPr>
              <w:fldChar w:fldCharType="begin"/>
            </w:r>
            <w:r>
              <w:rPr>
                <w:noProof/>
                <w:webHidden/>
              </w:rPr>
              <w:instrText xml:space="preserve"> PAGEREF _Toc63277660 \h </w:instrText>
            </w:r>
            <w:r>
              <w:rPr>
                <w:noProof/>
                <w:webHidden/>
              </w:rPr>
            </w:r>
            <w:r>
              <w:rPr>
                <w:noProof/>
                <w:webHidden/>
              </w:rPr>
              <w:fldChar w:fldCharType="separate"/>
            </w:r>
            <w:r>
              <w:rPr>
                <w:noProof/>
                <w:webHidden/>
              </w:rPr>
              <w:t>18</w:t>
            </w:r>
            <w:r>
              <w:rPr>
                <w:noProof/>
                <w:webHidden/>
              </w:rPr>
              <w:fldChar w:fldCharType="end"/>
            </w:r>
          </w:hyperlink>
        </w:p>
        <w:p w14:paraId="3DA285CD" w14:textId="733F9F3D"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61" w:history="1">
            <w:r w:rsidRPr="00DA5494">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277661 \h </w:instrText>
            </w:r>
            <w:r>
              <w:rPr>
                <w:noProof/>
                <w:webHidden/>
              </w:rPr>
            </w:r>
            <w:r>
              <w:rPr>
                <w:noProof/>
                <w:webHidden/>
              </w:rPr>
              <w:fldChar w:fldCharType="separate"/>
            </w:r>
            <w:r>
              <w:rPr>
                <w:noProof/>
                <w:webHidden/>
              </w:rPr>
              <w:t>19</w:t>
            </w:r>
            <w:r>
              <w:rPr>
                <w:noProof/>
                <w:webHidden/>
              </w:rPr>
              <w:fldChar w:fldCharType="end"/>
            </w:r>
          </w:hyperlink>
        </w:p>
        <w:p w14:paraId="1EF3E20A" w14:textId="5EA14A80" w:rsidR="00542146" w:rsidRDefault="00542146">
          <w:pPr>
            <w:pStyle w:val="IDC3"/>
            <w:tabs>
              <w:tab w:val="right" w:leader="dot" w:pos="8776"/>
            </w:tabs>
            <w:rPr>
              <w:rFonts w:asciiTheme="minorHAnsi" w:hAnsiTheme="minorHAnsi" w:cstheme="minorBidi"/>
              <w:noProof/>
              <w:sz w:val="22"/>
              <w:szCs w:val="22"/>
              <w:lang w:val="ca-ES" w:eastAsia="ca-ES"/>
            </w:rPr>
          </w:pPr>
          <w:hyperlink w:anchor="_Toc63277662" w:history="1">
            <w:r w:rsidRPr="00DA5494">
              <w:rPr>
                <w:rStyle w:val="Enlla"/>
                <w:noProof/>
                <w:highlight w:val="yellow"/>
              </w:rPr>
              <w:t>5.2.2. Metodología del Producto</w:t>
            </w:r>
            <w:r>
              <w:rPr>
                <w:noProof/>
                <w:webHidden/>
              </w:rPr>
              <w:tab/>
            </w:r>
            <w:r>
              <w:rPr>
                <w:noProof/>
                <w:webHidden/>
              </w:rPr>
              <w:fldChar w:fldCharType="begin"/>
            </w:r>
            <w:r>
              <w:rPr>
                <w:noProof/>
                <w:webHidden/>
              </w:rPr>
              <w:instrText xml:space="preserve"> PAGEREF _Toc63277662 \h </w:instrText>
            </w:r>
            <w:r>
              <w:rPr>
                <w:noProof/>
                <w:webHidden/>
              </w:rPr>
            </w:r>
            <w:r>
              <w:rPr>
                <w:noProof/>
                <w:webHidden/>
              </w:rPr>
              <w:fldChar w:fldCharType="separate"/>
            </w:r>
            <w:r>
              <w:rPr>
                <w:noProof/>
                <w:webHidden/>
              </w:rPr>
              <w:t>19</w:t>
            </w:r>
            <w:r>
              <w:rPr>
                <w:noProof/>
                <w:webHidden/>
              </w:rPr>
              <w:fldChar w:fldCharType="end"/>
            </w:r>
          </w:hyperlink>
        </w:p>
        <w:p w14:paraId="0D3367F0" w14:textId="23D5B6D9" w:rsidR="00542146" w:rsidRDefault="00542146">
          <w:pPr>
            <w:pStyle w:val="IDC2"/>
            <w:tabs>
              <w:tab w:val="right" w:leader="dot" w:pos="8776"/>
            </w:tabs>
            <w:rPr>
              <w:rFonts w:asciiTheme="minorHAnsi" w:hAnsiTheme="minorHAnsi" w:cstheme="minorBidi"/>
              <w:bCs w:val="0"/>
              <w:noProof/>
              <w:sz w:val="22"/>
              <w:lang w:val="ca-ES" w:eastAsia="ca-ES"/>
            </w:rPr>
          </w:pPr>
          <w:hyperlink w:anchor="_Toc63277663" w:history="1">
            <w:r w:rsidRPr="00DA5494">
              <w:rPr>
                <w:rStyle w:val="Enlla"/>
                <w:noProof/>
                <w:highlight w:val="red"/>
              </w:rPr>
              <w:t>5.3. Planificación</w:t>
            </w:r>
            <w:r>
              <w:rPr>
                <w:noProof/>
                <w:webHidden/>
              </w:rPr>
              <w:tab/>
            </w:r>
            <w:r>
              <w:rPr>
                <w:noProof/>
                <w:webHidden/>
              </w:rPr>
              <w:fldChar w:fldCharType="begin"/>
            </w:r>
            <w:r>
              <w:rPr>
                <w:noProof/>
                <w:webHidden/>
              </w:rPr>
              <w:instrText xml:space="preserve"> PAGEREF _Toc63277663 \h </w:instrText>
            </w:r>
            <w:r>
              <w:rPr>
                <w:noProof/>
                <w:webHidden/>
              </w:rPr>
            </w:r>
            <w:r>
              <w:rPr>
                <w:noProof/>
                <w:webHidden/>
              </w:rPr>
              <w:fldChar w:fldCharType="separate"/>
            </w:r>
            <w:r>
              <w:rPr>
                <w:noProof/>
                <w:webHidden/>
              </w:rPr>
              <w:t>20</w:t>
            </w:r>
            <w:r>
              <w:rPr>
                <w:noProof/>
                <w:webHidden/>
              </w:rPr>
              <w:fldChar w:fldCharType="end"/>
            </w:r>
          </w:hyperlink>
        </w:p>
        <w:p w14:paraId="08270E8C" w14:textId="75BBC7C4" w:rsidR="00542146" w:rsidRDefault="00542146">
          <w:pPr>
            <w:pStyle w:val="IDC1"/>
            <w:tabs>
              <w:tab w:val="right" w:leader="dot" w:pos="8776"/>
            </w:tabs>
            <w:rPr>
              <w:rFonts w:asciiTheme="minorHAnsi" w:hAnsiTheme="minorHAnsi" w:cstheme="minorBidi"/>
              <w:b w:val="0"/>
              <w:bCs w:val="0"/>
              <w:iCs w:val="0"/>
              <w:noProof/>
              <w:sz w:val="22"/>
              <w:szCs w:val="22"/>
              <w:lang w:val="ca-ES" w:eastAsia="ca-ES"/>
            </w:rPr>
          </w:pPr>
          <w:hyperlink w:anchor="_Toc63277664" w:history="1">
            <w:r w:rsidRPr="00DA5494">
              <w:rPr>
                <w:rStyle w:val="Enlla"/>
                <w:noProof/>
                <w:highlight w:val="yellow"/>
              </w:rPr>
              <w:t>CAPÍTULO 6. BIBLIOGRAFÍA</w:t>
            </w:r>
            <w:r>
              <w:rPr>
                <w:noProof/>
                <w:webHidden/>
              </w:rPr>
              <w:tab/>
            </w:r>
            <w:r>
              <w:rPr>
                <w:noProof/>
                <w:webHidden/>
              </w:rPr>
              <w:fldChar w:fldCharType="begin"/>
            </w:r>
            <w:r>
              <w:rPr>
                <w:noProof/>
                <w:webHidden/>
              </w:rPr>
              <w:instrText xml:space="preserve"> PAGEREF _Toc63277664 \h </w:instrText>
            </w:r>
            <w:r>
              <w:rPr>
                <w:noProof/>
                <w:webHidden/>
              </w:rPr>
            </w:r>
            <w:r>
              <w:rPr>
                <w:noProof/>
                <w:webHidden/>
              </w:rPr>
              <w:fldChar w:fldCharType="separate"/>
            </w:r>
            <w:r>
              <w:rPr>
                <w:noProof/>
                <w:webHidden/>
              </w:rPr>
              <w:t>23</w:t>
            </w:r>
            <w:r>
              <w:rPr>
                <w:noProof/>
                <w:webHidden/>
              </w:rPr>
              <w:fldChar w:fldCharType="end"/>
            </w:r>
          </w:hyperlink>
        </w:p>
        <w:p w14:paraId="6093FB22" w14:textId="5D65D8B7"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2" w:name="_Toc57196815"/>
      <w:bookmarkStart w:id="3" w:name="_Toc60338150"/>
      <w:bookmarkStart w:id="4" w:name="_Toc63277626"/>
      <w:r w:rsidRPr="00722C10">
        <w:rPr>
          <w:highlight w:val="yellow"/>
        </w:rPr>
        <w:lastRenderedPageBreak/>
        <w:t>ÍNDICE DE FIGURAS</w:t>
      </w:r>
      <w:bookmarkEnd w:id="2"/>
      <w:bookmarkEnd w:id="3"/>
      <w:bookmarkEnd w:id="4"/>
    </w:p>
    <w:p w14:paraId="05A1BDBB" w14:textId="6654EF9D" w:rsidR="00975A97"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270487" w:history="1">
        <w:r w:rsidR="00975A97" w:rsidRPr="00291675">
          <w:rPr>
            <w:rStyle w:val="Enlla"/>
            <w:noProof/>
          </w:rPr>
          <w:t>Figura 3.1: Controles de Mario Kart.</w:t>
        </w:r>
        <w:r w:rsidR="00975A97">
          <w:rPr>
            <w:noProof/>
            <w:webHidden/>
          </w:rPr>
          <w:tab/>
        </w:r>
        <w:r w:rsidR="00975A97">
          <w:rPr>
            <w:noProof/>
            <w:webHidden/>
          </w:rPr>
          <w:fldChar w:fldCharType="begin"/>
        </w:r>
        <w:r w:rsidR="00975A97">
          <w:rPr>
            <w:noProof/>
            <w:webHidden/>
          </w:rPr>
          <w:instrText xml:space="preserve"> PAGEREF _Toc63270487 \h </w:instrText>
        </w:r>
        <w:r w:rsidR="00975A97">
          <w:rPr>
            <w:noProof/>
            <w:webHidden/>
          </w:rPr>
        </w:r>
        <w:r w:rsidR="00975A97">
          <w:rPr>
            <w:noProof/>
            <w:webHidden/>
          </w:rPr>
          <w:fldChar w:fldCharType="separate"/>
        </w:r>
        <w:r w:rsidR="00975A97">
          <w:rPr>
            <w:noProof/>
            <w:webHidden/>
          </w:rPr>
          <w:t>6</w:t>
        </w:r>
        <w:r w:rsidR="00975A97">
          <w:rPr>
            <w:noProof/>
            <w:webHidden/>
          </w:rPr>
          <w:fldChar w:fldCharType="end"/>
        </w:r>
      </w:hyperlink>
    </w:p>
    <w:p w14:paraId="28F8614A" w14:textId="5B8E7EC3" w:rsidR="00975A97" w:rsidRDefault="00975A97">
      <w:pPr>
        <w:pStyle w:val="ndexdillustracions"/>
        <w:tabs>
          <w:tab w:val="right" w:leader="dot" w:pos="8776"/>
        </w:tabs>
        <w:rPr>
          <w:rFonts w:asciiTheme="minorHAnsi" w:hAnsiTheme="minorHAnsi"/>
          <w:noProof/>
          <w:sz w:val="22"/>
          <w:lang w:val="ca-ES" w:eastAsia="ca-ES"/>
        </w:rPr>
      </w:pPr>
      <w:hyperlink w:anchor="_Toc63270488" w:history="1">
        <w:r w:rsidRPr="00291675">
          <w:rPr>
            <w:rStyle w:val="Enlla"/>
            <w:noProof/>
          </w:rPr>
          <w:t>Figura 3.2: Tabla de probabilidad de los objetos en Mario Kart</w:t>
        </w:r>
        <w:r>
          <w:rPr>
            <w:noProof/>
            <w:webHidden/>
          </w:rPr>
          <w:tab/>
        </w:r>
        <w:r>
          <w:rPr>
            <w:noProof/>
            <w:webHidden/>
          </w:rPr>
          <w:fldChar w:fldCharType="begin"/>
        </w:r>
        <w:r>
          <w:rPr>
            <w:noProof/>
            <w:webHidden/>
          </w:rPr>
          <w:instrText xml:space="preserve"> PAGEREF _Toc63270488 \h </w:instrText>
        </w:r>
        <w:r>
          <w:rPr>
            <w:noProof/>
            <w:webHidden/>
          </w:rPr>
        </w:r>
        <w:r>
          <w:rPr>
            <w:noProof/>
            <w:webHidden/>
          </w:rPr>
          <w:fldChar w:fldCharType="separate"/>
        </w:r>
        <w:r>
          <w:rPr>
            <w:noProof/>
            <w:webHidden/>
          </w:rPr>
          <w:t>7</w:t>
        </w:r>
        <w:r>
          <w:rPr>
            <w:noProof/>
            <w:webHidden/>
          </w:rPr>
          <w:fldChar w:fldCharType="end"/>
        </w:r>
      </w:hyperlink>
    </w:p>
    <w:p w14:paraId="5BB909C1" w14:textId="3F442EC6" w:rsidR="00975A97" w:rsidRDefault="00975A97">
      <w:pPr>
        <w:pStyle w:val="ndexdillustracions"/>
        <w:tabs>
          <w:tab w:val="right" w:leader="dot" w:pos="8776"/>
        </w:tabs>
        <w:rPr>
          <w:rFonts w:asciiTheme="minorHAnsi" w:hAnsiTheme="minorHAnsi"/>
          <w:noProof/>
          <w:sz w:val="22"/>
          <w:lang w:val="ca-ES" w:eastAsia="ca-ES"/>
        </w:rPr>
      </w:pPr>
      <w:hyperlink w:anchor="_Toc63270489" w:history="1">
        <w:r w:rsidRPr="00291675">
          <w:rPr>
            <w:rStyle w:val="Enlla"/>
            <w:noProof/>
          </w:rPr>
          <w:t>Figura 3.3: Modos de juego de Mario Kart.</w:t>
        </w:r>
        <w:r>
          <w:rPr>
            <w:noProof/>
            <w:webHidden/>
          </w:rPr>
          <w:tab/>
        </w:r>
        <w:r>
          <w:rPr>
            <w:noProof/>
            <w:webHidden/>
          </w:rPr>
          <w:fldChar w:fldCharType="begin"/>
        </w:r>
        <w:r>
          <w:rPr>
            <w:noProof/>
            <w:webHidden/>
          </w:rPr>
          <w:instrText xml:space="preserve"> PAGEREF _Toc63270489 \h </w:instrText>
        </w:r>
        <w:r>
          <w:rPr>
            <w:noProof/>
            <w:webHidden/>
          </w:rPr>
        </w:r>
        <w:r>
          <w:rPr>
            <w:noProof/>
            <w:webHidden/>
          </w:rPr>
          <w:fldChar w:fldCharType="separate"/>
        </w:r>
        <w:r>
          <w:rPr>
            <w:noProof/>
            <w:webHidden/>
          </w:rPr>
          <w:t>8</w:t>
        </w:r>
        <w:r>
          <w:rPr>
            <w:noProof/>
            <w:webHidden/>
          </w:rPr>
          <w:fldChar w:fldCharType="end"/>
        </w:r>
      </w:hyperlink>
    </w:p>
    <w:p w14:paraId="64B821F4" w14:textId="6C66CBB3" w:rsidR="00975A97" w:rsidRDefault="00975A97">
      <w:pPr>
        <w:pStyle w:val="ndexdillustracions"/>
        <w:tabs>
          <w:tab w:val="right" w:leader="dot" w:pos="8776"/>
        </w:tabs>
        <w:rPr>
          <w:rFonts w:asciiTheme="minorHAnsi" w:hAnsiTheme="minorHAnsi"/>
          <w:noProof/>
          <w:sz w:val="22"/>
          <w:lang w:val="ca-ES" w:eastAsia="ca-ES"/>
        </w:rPr>
      </w:pPr>
      <w:hyperlink w:anchor="_Toc63270490" w:history="1">
        <w:r w:rsidRPr="00291675">
          <w:rPr>
            <w:rStyle w:val="Enlla"/>
            <w:noProof/>
          </w:rPr>
          <w:t>Figura 4.1: Imagen del juego de Empire.</w:t>
        </w:r>
        <w:r>
          <w:rPr>
            <w:noProof/>
            <w:webHidden/>
          </w:rPr>
          <w:tab/>
        </w:r>
        <w:r>
          <w:rPr>
            <w:noProof/>
            <w:webHidden/>
          </w:rPr>
          <w:fldChar w:fldCharType="begin"/>
        </w:r>
        <w:r>
          <w:rPr>
            <w:noProof/>
            <w:webHidden/>
          </w:rPr>
          <w:instrText xml:space="preserve"> PAGEREF _Toc63270490 \h </w:instrText>
        </w:r>
        <w:r>
          <w:rPr>
            <w:noProof/>
            <w:webHidden/>
          </w:rPr>
        </w:r>
        <w:r>
          <w:rPr>
            <w:noProof/>
            <w:webHidden/>
          </w:rPr>
          <w:fldChar w:fldCharType="separate"/>
        </w:r>
        <w:r>
          <w:rPr>
            <w:noProof/>
            <w:webHidden/>
          </w:rPr>
          <w:t>11</w:t>
        </w:r>
        <w:r>
          <w:rPr>
            <w:noProof/>
            <w:webHidden/>
          </w:rPr>
          <w:fldChar w:fldCharType="end"/>
        </w:r>
      </w:hyperlink>
    </w:p>
    <w:p w14:paraId="06FB7C9D" w14:textId="02E73FB2" w:rsidR="00975A97" w:rsidRDefault="00975A97">
      <w:pPr>
        <w:pStyle w:val="ndexdillustracions"/>
        <w:tabs>
          <w:tab w:val="right" w:leader="dot" w:pos="8776"/>
        </w:tabs>
        <w:rPr>
          <w:rFonts w:asciiTheme="minorHAnsi" w:hAnsiTheme="minorHAnsi"/>
          <w:noProof/>
          <w:sz w:val="22"/>
          <w:lang w:val="ca-ES" w:eastAsia="ca-ES"/>
        </w:rPr>
      </w:pPr>
      <w:hyperlink w:anchor="_Toc63270491" w:history="1">
        <w:r w:rsidRPr="00291675">
          <w:rPr>
            <w:rStyle w:val="Enlla"/>
            <w:noProof/>
          </w:rPr>
          <w:t xml:space="preserve">Figura 4.2: Modelo de capas OSI </w:t>
        </w:r>
        <w:r w:rsidRPr="00291675">
          <w:rPr>
            <w:rStyle w:val="Enlla"/>
            <w:rFonts w:cs="Arial"/>
            <w:noProof/>
          </w:rPr>
          <w:t>(ISO/IEC JTC 1, 1994)</w:t>
        </w:r>
        <w:r>
          <w:rPr>
            <w:noProof/>
            <w:webHidden/>
          </w:rPr>
          <w:tab/>
        </w:r>
        <w:r>
          <w:rPr>
            <w:noProof/>
            <w:webHidden/>
          </w:rPr>
          <w:fldChar w:fldCharType="begin"/>
        </w:r>
        <w:r>
          <w:rPr>
            <w:noProof/>
            <w:webHidden/>
          </w:rPr>
          <w:instrText xml:space="preserve"> PAGEREF _Toc63270491 \h </w:instrText>
        </w:r>
        <w:r>
          <w:rPr>
            <w:noProof/>
            <w:webHidden/>
          </w:rPr>
        </w:r>
        <w:r>
          <w:rPr>
            <w:noProof/>
            <w:webHidden/>
          </w:rPr>
          <w:fldChar w:fldCharType="separate"/>
        </w:r>
        <w:r>
          <w:rPr>
            <w:noProof/>
            <w:webHidden/>
          </w:rPr>
          <w:t>14</w:t>
        </w:r>
        <w:r>
          <w:rPr>
            <w:noProof/>
            <w:webHidden/>
          </w:rPr>
          <w:fldChar w:fldCharType="end"/>
        </w:r>
      </w:hyperlink>
    </w:p>
    <w:p w14:paraId="78E846E2" w14:textId="7D67FE29" w:rsidR="00975A97" w:rsidRDefault="00975A97">
      <w:pPr>
        <w:pStyle w:val="ndexdillustracions"/>
        <w:tabs>
          <w:tab w:val="right" w:leader="dot" w:pos="8776"/>
        </w:tabs>
        <w:rPr>
          <w:rFonts w:asciiTheme="minorHAnsi" w:hAnsiTheme="minorHAnsi"/>
          <w:noProof/>
          <w:sz w:val="22"/>
          <w:lang w:val="ca-ES" w:eastAsia="ca-ES"/>
        </w:rPr>
      </w:pPr>
      <w:hyperlink w:anchor="_Toc63270492" w:history="1">
        <w:r w:rsidRPr="00291675">
          <w:rPr>
            <w:rStyle w:val="Enlla"/>
            <w:noProof/>
          </w:rPr>
          <w:t>Figura 4.3: Topología Cliente-Servidor</w:t>
        </w:r>
        <w:r>
          <w:rPr>
            <w:noProof/>
            <w:webHidden/>
          </w:rPr>
          <w:tab/>
        </w:r>
        <w:r>
          <w:rPr>
            <w:noProof/>
            <w:webHidden/>
          </w:rPr>
          <w:fldChar w:fldCharType="begin"/>
        </w:r>
        <w:r>
          <w:rPr>
            <w:noProof/>
            <w:webHidden/>
          </w:rPr>
          <w:instrText xml:space="preserve"> PAGEREF _Toc63270492 \h </w:instrText>
        </w:r>
        <w:r>
          <w:rPr>
            <w:noProof/>
            <w:webHidden/>
          </w:rPr>
        </w:r>
        <w:r>
          <w:rPr>
            <w:noProof/>
            <w:webHidden/>
          </w:rPr>
          <w:fldChar w:fldCharType="separate"/>
        </w:r>
        <w:r>
          <w:rPr>
            <w:noProof/>
            <w:webHidden/>
          </w:rPr>
          <w:t>15</w:t>
        </w:r>
        <w:r>
          <w:rPr>
            <w:noProof/>
            <w:webHidden/>
          </w:rPr>
          <w:fldChar w:fldCharType="end"/>
        </w:r>
      </w:hyperlink>
    </w:p>
    <w:p w14:paraId="68071481" w14:textId="01F4409F"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5" w:name="_Toc57196816"/>
      <w:bookmarkStart w:id="6" w:name="_Toc60338151"/>
      <w:bookmarkStart w:id="7" w:name="_Toc63277627"/>
      <w:r w:rsidRPr="00722C10">
        <w:rPr>
          <w:highlight w:val="yellow"/>
        </w:rPr>
        <w:lastRenderedPageBreak/>
        <w:t>ÍNDICE DE TABLAS</w:t>
      </w:r>
      <w:bookmarkEnd w:id="5"/>
      <w:bookmarkEnd w:id="6"/>
      <w:bookmarkEnd w:id="7"/>
    </w:p>
    <w:p w14:paraId="6A9D7BF9" w14:textId="2D5DA74C" w:rsidR="00975A97"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Tablas" </w:instrText>
      </w:r>
      <w:r>
        <w:fldChar w:fldCharType="separate"/>
      </w:r>
      <w:hyperlink w:anchor="_Toc63270493" w:history="1">
        <w:r w:rsidR="00975A97" w:rsidRPr="00376DC0">
          <w:rPr>
            <w:rStyle w:val="Enlla"/>
            <w:noProof/>
          </w:rPr>
          <w:t>Tablas 5.3: Cr</w:t>
        </w:r>
        <w:r w:rsidR="00975A97" w:rsidRPr="00376DC0">
          <w:rPr>
            <w:rStyle w:val="Enlla"/>
            <w:noProof/>
          </w:rPr>
          <w:t>o</w:t>
        </w:r>
        <w:r w:rsidR="00975A97" w:rsidRPr="00376DC0">
          <w:rPr>
            <w:rStyle w:val="Enlla"/>
            <w:noProof/>
          </w:rPr>
          <w:t>nogram</w:t>
        </w:r>
        <w:r w:rsidR="00975A97" w:rsidRPr="00376DC0">
          <w:rPr>
            <w:rStyle w:val="Enlla"/>
            <w:noProof/>
          </w:rPr>
          <w:t>a</w:t>
        </w:r>
        <w:r w:rsidR="00975A97" w:rsidRPr="00376DC0">
          <w:rPr>
            <w:rStyle w:val="Enlla"/>
            <w:noProof/>
          </w:rPr>
          <w:t xml:space="preserve"> del TFG</w:t>
        </w:r>
        <w:r w:rsidR="00975A97">
          <w:rPr>
            <w:noProof/>
            <w:webHidden/>
          </w:rPr>
          <w:tab/>
        </w:r>
        <w:r w:rsidR="00975A97">
          <w:rPr>
            <w:noProof/>
            <w:webHidden/>
          </w:rPr>
          <w:fldChar w:fldCharType="begin"/>
        </w:r>
        <w:r w:rsidR="00975A97">
          <w:rPr>
            <w:noProof/>
            <w:webHidden/>
          </w:rPr>
          <w:instrText xml:space="preserve"> PAGEREF _Toc63270493 \h </w:instrText>
        </w:r>
        <w:r w:rsidR="00975A97">
          <w:rPr>
            <w:noProof/>
            <w:webHidden/>
          </w:rPr>
        </w:r>
        <w:r w:rsidR="00975A97">
          <w:rPr>
            <w:noProof/>
            <w:webHidden/>
          </w:rPr>
          <w:fldChar w:fldCharType="separate"/>
        </w:r>
        <w:r w:rsidR="00975A97">
          <w:rPr>
            <w:noProof/>
            <w:webHidden/>
          </w:rPr>
          <w:t>18</w:t>
        </w:r>
        <w:r w:rsidR="00975A97">
          <w:rPr>
            <w:noProof/>
            <w:webHidden/>
          </w:rPr>
          <w:fldChar w:fldCharType="end"/>
        </w:r>
      </w:hyperlink>
    </w:p>
    <w:p w14:paraId="3B757A13" w14:textId="36A9E2F6" w:rsidR="00850C4E" w:rsidRDefault="0083059B" w:rsidP="00196563">
      <w:pPr>
        <w:rPr>
          <w:b/>
          <w:bCs/>
          <w:noProof/>
        </w:rPr>
        <w:sectPr w:rsidR="00850C4E" w:rsidSect="00315928">
          <w:type w:val="oddPage"/>
          <w:pgSz w:w="11906" w:h="16838" w:code="9"/>
          <w:pgMar w:top="1701" w:right="1418" w:bottom="1418" w:left="1418" w:header="709" w:footer="709" w:gutter="284"/>
          <w:cols w:space="708"/>
          <w:docGrid w:linePitch="360"/>
        </w:sectPr>
      </w:pPr>
      <w:r>
        <w:rPr>
          <w:b/>
          <w:bCs/>
          <w:noProof/>
        </w:rPr>
        <w:fldChar w:fldCharType="end"/>
      </w:r>
    </w:p>
    <w:p w14:paraId="768D6BA3" w14:textId="218FBBEA" w:rsidR="00196563" w:rsidRDefault="00850C4E" w:rsidP="009610BE">
      <w:pPr>
        <w:pStyle w:val="Ttol1"/>
        <w:numPr>
          <w:ilvl w:val="0"/>
          <w:numId w:val="0"/>
        </w:numPr>
      </w:pPr>
      <w:bookmarkStart w:id="8" w:name="_Toc63277628"/>
      <w:r w:rsidRPr="00CA0965">
        <w:rPr>
          <w:highlight w:val="yellow"/>
        </w:rPr>
        <w:lastRenderedPageBreak/>
        <w:t>GLOSARIO DE TÉRMINOS</w:t>
      </w:r>
      <w:bookmarkEnd w:id="8"/>
    </w:p>
    <w:tbl>
      <w:tblPr>
        <w:tblStyle w:val="Taulaambq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70" w:type="dxa"/>
          <w:bottom w:w="57" w:type="dxa"/>
        </w:tblCellMar>
        <w:tblLook w:val="04A0" w:firstRow="1" w:lastRow="0" w:firstColumn="1" w:lastColumn="0" w:noHBand="0" w:noVBand="1"/>
      </w:tblPr>
      <w:tblGrid>
        <w:gridCol w:w="1813"/>
        <w:gridCol w:w="6973"/>
      </w:tblGrid>
      <w:tr w:rsidR="00CA0965" w:rsidRPr="00CA0965" w14:paraId="3CB3C4AB" w14:textId="77777777" w:rsidTr="00CA0965">
        <w:tc>
          <w:tcPr>
            <w:tcW w:w="1032" w:type="pct"/>
            <w:vAlign w:val="center"/>
          </w:tcPr>
          <w:p w14:paraId="6E56C857"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HUD</w:t>
            </w:r>
          </w:p>
        </w:tc>
        <w:tc>
          <w:tcPr>
            <w:tcW w:w="3968" w:type="pct"/>
            <w:vAlign w:val="center"/>
          </w:tcPr>
          <w:p w14:paraId="1250B170" w14:textId="5EEF1F84" w:rsidR="00CA0965" w:rsidRPr="00525766" w:rsidRDefault="00EA7818" w:rsidP="00EA7818">
            <w:pPr>
              <w:pStyle w:val="Senseespaiat"/>
              <w:spacing w:line="360" w:lineRule="auto"/>
              <w:jc w:val="left"/>
              <w:rPr>
                <w:rStyle w:val="mfasi"/>
                <w:b w:val="0"/>
                <w:bCs w:val="0"/>
                <w:lang w:val="es-ES"/>
              </w:rPr>
            </w:pPr>
            <w:r w:rsidRPr="00525766">
              <w:rPr>
                <w:rStyle w:val="mfasi"/>
                <w:b w:val="0"/>
                <w:bCs w:val="0"/>
                <w:lang w:val="es-ES"/>
              </w:rPr>
              <w:t>Head-Up Display</w:t>
            </w:r>
          </w:p>
        </w:tc>
      </w:tr>
      <w:tr w:rsidR="00CA0965" w:rsidRPr="00CA0965" w14:paraId="7A942D40" w14:textId="77777777" w:rsidTr="00CA0965">
        <w:tc>
          <w:tcPr>
            <w:tcW w:w="1032" w:type="pct"/>
            <w:vAlign w:val="center"/>
          </w:tcPr>
          <w:p w14:paraId="578CA9B0"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LAG</w:t>
            </w:r>
          </w:p>
        </w:tc>
        <w:tc>
          <w:tcPr>
            <w:tcW w:w="3968" w:type="pct"/>
            <w:vAlign w:val="center"/>
          </w:tcPr>
          <w:p w14:paraId="4A56AF69"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4ECBA3F3" w14:textId="77777777" w:rsidTr="00CA0965">
        <w:tc>
          <w:tcPr>
            <w:tcW w:w="1032" w:type="pct"/>
            <w:vAlign w:val="center"/>
          </w:tcPr>
          <w:p w14:paraId="2198F5D9"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LAN</w:t>
            </w:r>
          </w:p>
        </w:tc>
        <w:tc>
          <w:tcPr>
            <w:tcW w:w="3968" w:type="pct"/>
            <w:vAlign w:val="center"/>
          </w:tcPr>
          <w:p w14:paraId="041C5A94"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0EC36908" w14:textId="77777777" w:rsidTr="00CA0965">
        <w:tc>
          <w:tcPr>
            <w:tcW w:w="1032" w:type="pct"/>
            <w:vAlign w:val="center"/>
          </w:tcPr>
          <w:p w14:paraId="755D865A"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SERVIDOR</w:t>
            </w:r>
          </w:p>
        </w:tc>
        <w:tc>
          <w:tcPr>
            <w:tcW w:w="3968" w:type="pct"/>
            <w:vAlign w:val="center"/>
          </w:tcPr>
          <w:p w14:paraId="1FF82C2C" w14:textId="77777777" w:rsidR="00CA0965" w:rsidRPr="00525766" w:rsidRDefault="00CA0965" w:rsidP="00EA7818">
            <w:pPr>
              <w:pStyle w:val="Senseespaiat"/>
              <w:spacing w:line="360" w:lineRule="auto"/>
              <w:jc w:val="left"/>
              <w:rPr>
                <w:rStyle w:val="mfasi"/>
                <w:b w:val="0"/>
                <w:bCs w:val="0"/>
                <w:lang w:val="es-ES"/>
              </w:rPr>
            </w:pPr>
          </w:p>
        </w:tc>
      </w:tr>
      <w:tr w:rsidR="00CA0965" w:rsidRPr="00CA0965" w14:paraId="63A02BD1" w14:textId="77777777" w:rsidTr="00CA0965">
        <w:tc>
          <w:tcPr>
            <w:tcW w:w="1032" w:type="pct"/>
            <w:vAlign w:val="center"/>
          </w:tcPr>
          <w:p w14:paraId="79A11199"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TFG</w:t>
            </w:r>
          </w:p>
        </w:tc>
        <w:tc>
          <w:tcPr>
            <w:tcW w:w="3968" w:type="pct"/>
            <w:vAlign w:val="center"/>
          </w:tcPr>
          <w:p w14:paraId="332D158A" w14:textId="77777777"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Trabajo de Fin de Grado</w:t>
            </w:r>
          </w:p>
        </w:tc>
      </w:tr>
      <w:tr w:rsidR="00CA0965" w:rsidRPr="00CA0965" w14:paraId="64739D34" w14:textId="77777777" w:rsidTr="00CA0965">
        <w:tc>
          <w:tcPr>
            <w:tcW w:w="1032" w:type="pct"/>
            <w:vAlign w:val="center"/>
          </w:tcPr>
          <w:p w14:paraId="32E01838" w14:textId="606E6B4B"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IA</w:t>
            </w:r>
          </w:p>
        </w:tc>
        <w:tc>
          <w:tcPr>
            <w:tcW w:w="3968" w:type="pct"/>
            <w:vAlign w:val="center"/>
          </w:tcPr>
          <w:p w14:paraId="5A0DF4C2" w14:textId="470D11FE" w:rsidR="00CA0965" w:rsidRPr="00525766" w:rsidRDefault="00CA0965" w:rsidP="00EA7818">
            <w:pPr>
              <w:pStyle w:val="Senseespaiat"/>
              <w:spacing w:line="360" w:lineRule="auto"/>
              <w:jc w:val="left"/>
              <w:rPr>
                <w:rStyle w:val="mfasi"/>
                <w:b w:val="0"/>
                <w:bCs w:val="0"/>
                <w:lang w:val="es-ES"/>
              </w:rPr>
            </w:pPr>
            <w:r w:rsidRPr="00525766">
              <w:rPr>
                <w:rStyle w:val="mfasi"/>
                <w:b w:val="0"/>
                <w:bCs w:val="0"/>
                <w:lang w:val="es-ES"/>
              </w:rPr>
              <w:t>Inteligencia Artificial</w:t>
            </w:r>
          </w:p>
        </w:tc>
      </w:tr>
      <w:tr w:rsidR="00525766" w:rsidRPr="00CA0965" w14:paraId="0C958C61" w14:textId="77777777" w:rsidTr="00CA0965">
        <w:tc>
          <w:tcPr>
            <w:tcW w:w="1032" w:type="pct"/>
            <w:vAlign w:val="center"/>
          </w:tcPr>
          <w:p w14:paraId="4D8947DF" w14:textId="743FACA2"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E</w:t>
            </w:r>
            <w:r w:rsidRPr="00525766">
              <w:rPr>
                <w:rStyle w:val="mfasi"/>
                <w:b w:val="0"/>
                <w:bCs w:val="0"/>
              </w:rPr>
              <w:t>CS</w:t>
            </w:r>
          </w:p>
        </w:tc>
        <w:tc>
          <w:tcPr>
            <w:tcW w:w="3968" w:type="pct"/>
            <w:vAlign w:val="center"/>
          </w:tcPr>
          <w:p w14:paraId="269711E0" w14:textId="0122258C"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E</w:t>
            </w:r>
            <w:r w:rsidRPr="00525766">
              <w:rPr>
                <w:rStyle w:val="mfasi"/>
                <w:b w:val="0"/>
                <w:bCs w:val="0"/>
              </w:rPr>
              <w:t>ntity Component System</w:t>
            </w:r>
          </w:p>
        </w:tc>
      </w:tr>
      <w:tr w:rsidR="00525766" w:rsidRPr="00CA0965" w14:paraId="4EC850AC" w14:textId="77777777" w:rsidTr="00CA0965">
        <w:tc>
          <w:tcPr>
            <w:tcW w:w="1032" w:type="pct"/>
            <w:vAlign w:val="center"/>
          </w:tcPr>
          <w:p w14:paraId="7CF5D3DB" w14:textId="3D7BD140"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DOTS</w:t>
            </w:r>
          </w:p>
        </w:tc>
        <w:tc>
          <w:tcPr>
            <w:tcW w:w="3968" w:type="pct"/>
            <w:vAlign w:val="center"/>
          </w:tcPr>
          <w:p w14:paraId="7DCD79D8" w14:textId="2D6BF773" w:rsidR="00525766" w:rsidRPr="00525766" w:rsidRDefault="00525766" w:rsidP="00EA7818">
            <w:pPr>
              <w:pStyle w:val="Senseespaiat"/>
              <w:spacing w:line="360" w:lineRule="auto"/>
              <w:jc w:val="left"/>
              <w:rPr>
                <w:rStyle w:val="mfasi"/>
                <w:b w:val="0"/>
                <w:bCs w:val="0"/>
                <w:lang w:val="es-ES"/>
              </w:rPr>
            </w:pPr>
            <w:r w:rsidRPr="00525766">
              <w:rPr>
                <w:rStyle w:val="mfasi"/>
                <w:b w:val="0"/>
                <w:bCs w:val="0"/>
                <w:lang w:val="es-ES"/>
              </w:rPr>
              <w:t>Data Oriented Technology Stack</w:t>
            </w:r>
          </w:p>
        </w:tc>
      </w:tr>
      <w:tr w:rsidR="00525766" w:rsidRPr="00CA0965" w14:paraId="56BC981F" w14:textId="77777777" w:rsidTr="00CA0965">
        <w:tc>
          <w:tcPr>
            <w:tcW w:w="1032" w:type="pct"/>
            <w:vAlign w:val="center"/>
          </w:tcPr>
          <w:p w14:paraId="2D9B91FC" w14:textId="76FCA531" w:rsidR="00525766" w:rsidRPr="00525766" w:rsidRDefault="00525766" w:rsidP="00EA7818">
            <w:pPr>
              <w:pStyle w:val="Senseespaiat"/>
              <w:spacing w:line="360" w:lineRule="auto"/>
              <w:jc w:val="left"/>
              <w:rPr>
                <w:rStyle w:val="mfasi"/>
                <w:b w:val="0"/>
                <w:bCs w:val="0"/>
                <w:lang w:val="es-ES"/>
              </w:rPr>
            </w:pPr>
            <w:r>
              <w:rPr>
                <w:rStyle w:val="mfasi"/>
                <w:b w:val="0"/>
                <w:bCs w:val="0"/>
                <w:lang w:val="es-ES"/>
              </w:rPr>
              <w:t>I</w:t>
            </w:r>
            <w:r>
              <w:rPr>
                <w:rStyle w:val="mfasi"/>
              </w:rPr>
              <w:t>DE</w:t>
            </w:r>
          </w:p>
        </w:tc>
        <w:tc>
          <w:tcPr>
            <w:tcW w:w="3968" w:type="pct"/>
            <w:vAlign w:val="center"/>
          </w:tcPr>
          <w:p w14:paraId="443C41FE" w14:textId="77777777" w:rsidR="00525766" w:rsidRPr="00525766" w:rsidRDefault="00525766"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9" w:name="_Ref57132738"/>
      <w:bookmarkStart w:id="10" w:name="_Ref57132781"/>
      <w:bookmarkStart w:id="11" w:name="_Toc57196817"/>
      <w:bookmarkStart w:id="12" w:name="_Toc60338152"/>
      <w:bookmarkStart w:id="13" w:name="_Toc63277629"/>
      <w:r w:rsidRPr="009610BE">
        <w:rPr>
          <w:highlight w:val="yellow"/>
        </w:rPr>
        <w:lastRenderedPageBreak/>
        <w:t>INTRODUCCIÓN</w:t>
      </w:r>
      <w:bookmarkEnd w:id="9"/>
      <w:bookmarkEnd w:id="10"/>
      <w:bookmarkEnd w:id="11"/>
      <w:bookmarkEnd w:id="12"/>
      <w:bookmarkEnd w:id="13"/>
    </w:p>
    <w:p w14:paraId="635AB8A3" w14:textId="77777777" w:rsidR="00EA7818" w:rsidRDefault="00EA7818" w:rsidP="00883827">
      <w:pPr>
        <w:rPr>
          <w:rFonts w:eastAsia="Times New Roman"/>
        </w:rPr>
      </w:pPr>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609609FF" w:rsidR="00EA7818"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770A5AA5" w14:textId="4FE03CEA" w:rsidR="009610BE" w:rsidRDefault="009610BE">
      <w:pPr>
        <w:spacing w:before="0" w:after="200"/>
        <w:jc w:val="left"/>
        <w:rPr>
          <w:rFonts w:eastAsia="Times New Roman"/>
        </w:rPr>
      </w:pPr>
      <w:r>
        <w:rPr>
          <w:rFonts w:eastAsia="Times New Roman"/>
        </w:rPr>
        <w:br w:type="page"/>
      </w:r>
    </w:p>
    <w:p w14:paraId="688DC335" w14:textId="77777777" w:rsidR="00EA7818" w:rsidRDefault="00EA7818">
      <w:pPr>
        <w:spacing w:before="0" w:after="200"/>
        <w:jc w:val="left"/>
        <w:rPr>
          <w:rFonts w:eastAsia="Times New Roman"/>
        </w:rPr>
      </w:pP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624ADB" w:rsidRDefault="00850C4E" w:rsidP="009610BE">
      <w:pPr>
        <w:pStyle w:val="Ttol1"/>
        <w:rPr>
          <w:highlight w:val="magenta"/>
        </w:rPr>
      </w:pPr>
      <w:bookmarkStart w:id="14" w:name="_Toc60338153"/>
      <w:bookmarkStart w:id="15" w:name="_Ref57125620"/>
      <w:bookmarkStart w:id="16" w:name="_Ref57125624"/>
      <w:bookmarkStart w:id="17" w:name="_Ref57132886"/>
      <w:bookmarkStart w:id="18" w:name="_Toc57196818"/>
      <w:bookmarkStart w:id="19" w:name="_Toc63277630"/>
      <w:r w:rsidRPr="00624ADB">
        <w:rPr>
          <w:highlight w:val="magenta"/>
        </w:rPr>
        <w:lastRenderedPageBreak/>
        <w:t>OBJETIVOS</w:t>
      </w:r>
      <w:bookmarkEnd w:id="14"/>
      <w:bookmarkEnd w:id="19"/>
    </w:p>
    <w:p w14:paraId="685436FF" w14:textId="52CD98A2" w:rsidR="000A2A0D" w:rsidRPr="00DF4A77" w:rsidRDefault="00765819" w:rsidP="00DF4A77">
      <w:r w:rsidRPr="00722C10">
        <w:t>Los objetivos que ahora se mencionarán se separarán en el objetivo principal y los secundarios. El principal será, el requisito necesario para que se pueda llegar a la conclusión de que el proyecto ha sido un éxito. Los secundarios serán los que ayudarán a saber si la conclusión del proyecto será sobresaliente o, por el contrario, suficiente.</w:t>
      </w:r>
      <w:bookmarkStart w:id="20" w:name="_Toc60338154"/>
    </w:p>
    <w:p w14:paraId="29C1721F" w14:textId="296A2683" w:rsidR="009C2DE9" w:rsidRPr="00542146" w:rsidRDefault="009C2DE9" w:rsidP="00DF4A77">
      <w:pPr>
        <w:pStyle w:val="Ttol2"/>
        <w:rPr>
          <w:highlight w:val="yellow"/>
        </w:rPr>
      </w:pPr>
      <w:bookmarkStart w:id="21" w:name="_Toc63277631"/>
      <w:r w:rsidRPr="00542146">
        <w:rPr>
          <w:highlight w:val="yellow"/>
        </w:rPr>
        <w:t>Objetivo Principal</w:t>
      </w:r>
      <w:bookmarkEnd w:id="20"/>
      <w:bookmarkEnd w:id="21"/>
    </w:p>
    <w:p w14:paraId="7D43CB6D" w14:textId="2489B3E7" w:rsidR="009C2DE9" w:rsidRPr="00722C10" w:rsidRDefault="00800065" w:rsidP="00883827">
      <w:pPr>
        <w:jc w:val="center"/>
        <w:rPr>
          <w:i/>
          <w:iCs/>
        </w:rPr>
      </w:pPr>
      <w:r w:rsidRPr="00722C10">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750F45A2" w14:textId="3FF06B53" w:rsidR="00542146" w:rsidRDefault="00542146" w:rsidP="00542146">
      <w:pPr>
        <w:pStyle w:val="Pargrafdellista"/>
        <w:numPr>
          <w:ilvl w:val="0"/>
          <w:numId w:val="38"/>
        </w:numPr>
      </w:pPr>
      <w:r>
        <w:t>Evitar y gestionar a los tramposos</w:t>
      </w:r>
    </w:p>
    <w:p w14:paraId="1D0970A8" w14:textId="7D385484" w:rsidR="00542146" w:rsidRPr="00722C10" w:rsidRDefault="00542146" w:rsidP="00542146">
      <w:pPr>
        <w:pStyle w:val="Pargrafdellista"/>
        <w:numPr>
          <w:ilvl w:val="0"/>
          <w:numId w:val="38"/>
        </w:numPr>
      </w:pPr>
      <w:r>
        <w:t>Intentar que el servidor esté activo lo máximo posible</w:t>
      </w:r>
    </w:p>
    <w:p w14:paraId="2CE00F55" w14:textId="74E60093" w:rsidR="009C2DE9" w:rsidRPr="00980834" w:rsidRDefault="009C2DE9" w:rsidP="000A2A0D">
      <w:pPr>
        <w:pStyle w:val="Ttol2"/>
        <w:rPr>
          <w:highlight w:val="yellow"/>
        </w:rPr>
      </w:pPr>
      <w:bookmarkStart w:id="22" w:name="_Toc60338155"/>
      <w:bookmarkStart w:id="23" w:name="_Toc63277632"/>
      <w:r w:rsidRPr="00980834">
        <w:rPr>
          <w:highlight w:val="yellow"/>
        </w:rPr>
        <w:t>Objetivos Secundarios</w:t>
      </w:r>
      <w:bookmarkEnd w:id="22"/>
      <w:bookmarkEnd w:id="23"/>
    </w:p>
    <w:p w14:paraId="36B0EAFC" w14:textId="5C9C8225" w:rsidR="00800065" w:rsidRPr="00722C10" w:rsidRDefault="00800065" w:rsidP="00883827">
      <w:pPr>
        <w:jc w:val="center"/>
        <w:rPr>
          <w:i/>
          <w:iCs/>
        </w:rPr>
      </w:pPr>
      <w:r w:rsidRPr="00722C10">
        <w:rPr>
          <w:i/>
          <w:iCs/>
        </w:rPr>
        <w:t xml:space="preserve">Hacer que </w:t>
      </w:r>
      <w:r w:rsidR="003D7529" w:rsidRPr="00722C10">
        <w:rPr>
          <w:i/>
          <w:iCs/>
        </w:rPr>
        <w:t>la conducción</w:t>
      </w:r>
      <w:r w:rsidRPr="00722C10">
        <w:rPr>
          <w:i/>
          <w:iCs/>
        </w:rPr>
        <w:t xml:space="preserve"> sea divertid</w:t>
      </w:r>
      <w:r w:rsidR="003D7529" w:rsidRPr="00722C10">
        <w:rPr>
          <w:i/>
          <w:iCs/>
        </w:rPr>
        <w:t>a</w:t>
      </w:r>
      <w:r w:rsidRPr="00722C10">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7ECA4A56" w:rsidR="00765819" w:rsidRPr="00722C10" w:rsidRDefault="00765819" w:rsidP="00765819">
      <w:pPr>
        <w:jc w:val="center"/>
        <w:rPr>
          <w:i/>
          <w:iCs/>
        </w:rPr>
      </w:pPr>
      <w:r w:rsidRPr="00722C10">
        <w:rPr>
          <w:i/>
          <w:iCs/>
        </w:rPr>
        <w:t>Que el juego no tenga bugs graves.</w:t>
      </w:r>
    </w:p>
    <w:p w14:paraId="4524CC81" w14:textId="13CC5CA8" w:rsidR="00765819" w:rsidRDefault="00850C4E" w:rsidP="00765819">
      <w:pPr>
        <w:jc w:val="left"/>
      </w:pPr>
      <w:r>
        <w:t>Este</w:t>
      </w:r>
      <w:r w:rsidR="00765819" w:rsidRPr="00722C10">
        <w:t xml:space="preserve"> debe ser también casi principal, ya que no se quiere que el juego sea injugable por errores. Así que se intentará que el juego esté lo más pulido posible.</w:t>
      </w:r>
    </w:p>
    <w:p w14:paraId="4342817F" w14:textId="77777777" w:rsidR="00542146" w:rsidRPr="00722C10" w:rsidRDefault="00542146" w:rsidP="00542146">
      <w:pPr>
        <w:pStyle w:val="Pargrafdellista"/>
        <w:numPr>
          <w:ilvl w:val="0"/>
          <w:numId w:val="38"/>
        </w:numPr>
        <w:jc w:val="left"/>
      </w:pPr>
      <w:r>
        <w:t>Buen balanceo</w:t>
      </w:r>
    </w:p>
    <w:p w14:paraId="220B5EB7" w14:textId="77777777" w:rsidR="00542146" w:rsidRDefault="00542146" w:rsidP="00765819">
      <w:pPr>
        <w:jc w:val="left"/>
      </w:pPr>
    </w:p>
    <w:bookmarkEnd w:id="15"/>
    <w:bookmarkEnd w:id="16"/>
    <w:bookmarkEnd w:id="17"/>
    <w:bookmarkEnd w:id="18"/>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217076" w:rsidRDefault="00850C4E" w:rsidP="009610BE">
      <w:pPr>
        <w:pStyle w:val="Ttol1"/>
        <w:rPr>
          <w:highlight w:val="red"/>
        </w:rPr>
      </w:pPr>
      <w:bookmarkStart w:id="24" w:name="_Toc60338156"/>
      <w:bookmarkStart w:id="25" w:name="_Toc63277634"/>
      <w:r w:rsidRPr="00217076">
        <w:rPr>
          <w:highlight w:val="red"/>
        </w:rPr>
        <w:lastRenderedPageBreak/>
        <w:t>ANÁLISIS DE REFERENTES</w:t>
      </w:r>
      <w:bookmarkEnd w:id="24"/>
      <w:bookmarkEnd w:id="25"/>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05AE1CB3" w:rsidR="006A1A5B" w:rsidRPr="006B7F53" w:rsidRDefault="006A1A5B" w:rsidP="000A2A0D">
      <w:pPr>
        <w:pStyle w:val="Ttol2"/>
        <w:rPr>
          <w:highlight w:val="yellow"/>
        </w:rPr>
      </w:pPr>
      <w:bookmarkStart w:id="26" w:name="_Toc57196819"/>
      <w:bookmarkStart w:id="27" w:name="_Toc60338157"/>
      <w:bookmarkStart w:id="28" w:name="_Toc63277635"/>
      <w:r w:rsidRPr="006B7F53">
        <w:rPr>
          <w:highlight w:val="yellow"/>
        </w:rPr>
        <w:t>Referentes de Juegos M</w:t>
      </w:r>
      <w:bookmarkEnd w:id="26"/>
      <w:r w:rsidRPr="006B7F53">
        <w:rPr>
          <w:highlight w:val="yellow"/>
        </w:rPr>
        <w:t>ultijugador En Línea</w:t>
      </w:r>
      <w:bookmarkEnd w:id="27"/>
      <w:bookmarkEnd w:id="28"/>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53DB1E3E" w:rsidR="006A1A5B" w:rsidRPr="00980834" w:rsidRDefault="006A1A5B" w:rsidP="00DF4A77">
      <w:pPr>
        <w:pStyle w:val="Ttol3"/>
        <w:rPr>
          <w:highlight w:val="red"/>
        </w:rPr>
      </w:pPr>
      <w:bookmarkStart w:id="29" w:name="_Toc60338158"/>
      <w:bookmarkStart w:id="30" w:name="_Toc63277636"/>
      <w:r w:rsidRPr="00980834">
        <w:rPr>
          <w:highlight w:val="red"/>
        </w:rPr>
        <w:t>Rocket League</w:t>
      </w:r>
      <w:bookmarkStart w:id="31" w:name="_Toc57196822"/>
      <w:bookmarkEnd w:id="29"/>
      <w:bookmarkEnd w:id="30"/>
    </w:p>
    <w:p w14:paraId="19277DBD" w14:textId="3F638ED8" w:rsidR="002C5CD1" w:rsidRPr="002C5CD1" w:rsidRDefault="00D71B4B" w:rsidP="002C5CD1">
      <w:pPr>
        <w:rPr>
          <w:highlight w:val="red"/>
        </w:rPr>
      </w:pPr>
      <w:r w:rsidRPr="00D71B4B">
        <w:t>TODO</w:t>
      </w:r>
    </w:p>
    <w:p w14:paraId="67DEA1DC" w14:textId="57727518" w:rsidR="00722C10" w:rsidRPr="00217076" w:rsidRDefault="008A6589" w:rsidP="00975A9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1D398591" w:rsidR="006A1A5B" w:rsidRDefault="006A1A5B" w:rsidP="00DF4A77">
      <w:pPr>
        <w:pStyle w:val="Ttol3"/>
        <w:rPr>
          <w:highlight w:val="red"/>
        </w:rPr>
      </w:pPr>
      <w:bookmarkStart w:id="32" w:name="_Toc60338159"/>
      <w:bookmarkStart w:id="33" w:name="_Toc63277637"/>
      <w:r w:rsidRPr="008A6589">
        <w:rPr>
          <w:highlight w:val="red"/>
        </w:rPr>
        <w:t>Among Us</w:t>
      </w:r>
      <w:bookmarkEnd w:id="31"/>
      <w:bookmarkEnd w:id="32"/>
      <w:bookmarkEnd w:id="33"/>
    </w:p>
    <w:p w14:paraId="4B292559" w14:textId="19EF63A0" w:rsidR="002C5CD1" w:rsidRPr="002C5CD1" w:rsidRDefault="00D71B4B" w:rsidP="002C5CD1">
      <w:pPr>
        <w:rPr>
          <w:highlight w:val="red"/>
        </w:rPr>
      </w:pPr>
      <w:r w:rsidRPr="00D71B4B">
        <w:t>TODO</w:t>
      </w:r>
    </w:p>
    <w:p w14:paraId="67215202" w14:textId="5574848D" w:rsidR="008A6589" w:rsidRDefault="008A6589" w:rsidP="00975A97">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4E2E9156" w:rsidR="006A1A5B" w:rsidRPr="0020755D" w:rsidRDefault="006A1A5B" w:rsidP="000A2A0D">
      <w:pPr>
        <w:pStyle w:val="Ttol2"/>
        <w:rPr>
          <w:highlight w:val="magenta"/>
        </w:rPr>
      </w:pPr>
      <w:bookmarkStart w:id="34" w:name="_Toc57196823"/>
      <w:bookmarkStart w:id="35" w:name="_Toc60338160"/>
      <w:bookmarkStart w:id="36" w:name="_Toc63277638"/>
      <w:r w:rsidRPr="0020755D">
        <w:rPr>
          <w:highlight w:val="magenta"/>
        </w:rPr>
        <w:t xml:space="preserve">Referentes de Juegos de </w:t>
      </w:r>
      <w:bookmarkEnd w:id="34"/>
      <w:r w:rsidRPr="0020755D">
        <w:rPr>
          <w:highlight w:val="magenta"/>
        </w:rPr>
        <w:t>Carreras Arcade</w:t>
      </w:r>
      <w:bookmarkEnd w:id="35"/>
      <w:bookmarkEnd w:id="36"/>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Team Sonic Racing y Crash Team Racing Nitro Fueled.</w:t>
      </w:r>
    </w:p>
    <w:p w14:paraId="2D165D6A" w14:textId="0A3C2829" w:rsidR="002C5CD1" w:rsidRPr="00624ADB" w:rsidRDefault="002C5CD1" w:rsidP="00DF4A77">
      <w:pPr>
        <w:pStyle w:val="Ttol3"/>
        <w:rPr>
          <w:highlight w:val="magenta"/>
        </w:rPr>
      </w:pPr>
      <w:bookmarkStart w:id="37" w:name="_Toc57196824"/>
      <w:bookmarkStart w:id="38" w:name="_Toc60338161"/>
      <w:bookmarkStart w:id="39" w:name="_Toc63277639"/>
      <w:r w:rsidRPr="00624ADB">
        <w:rPr>
          <w:highlight w:val="magenta"/>
        </w:rPr>
        <w:t>Mario Kart 8</w:t>
      </w:r>
      <w:bookmarkEnd w:id="39"/>
    </w:p>
    <w:p w14:paraId="57845009" w14:textId="6B8AEF59" w:rsidR="00D71B4B" w:rsidRDefault="002C5CD1" w:rsidP="002C5CD1">
      <w:r w:rsidRPr="00624ADB">
        <w:t xml:space="preserve">Mario Kart 8 </w:t>
      </w:r>
      <w:r>
        <w:fldChar w:fldCharType="begin"/>
      </w:r>
      <w:r w:rsidR="00624ADB" w:rsidRPr="00624ADB">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author":[{"literal":"Nintendo"}],"issued":{"date-parts":[["2013",6,11]]}}}],"schema":"https://github.com/citation-style-language/schema/raw/master/csl-citation.json"} </w:instrText>
      </w:r>
      <w:r>
        <w:fldChar w:fldCharType="separate"/>
      </w:r>
      <w:r w:rsidR="00624ADB" w:rsidRPr="00624ADB">
        <w:rPr>
          <w:rFonts w:cs="Times New Roman"/>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w:t>
      </w:r>
      <w:r w:rsidR="009D7C89">
        <w:lastRenderedPageBreak/>
        <w:t>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3C66B5E6" w:rsidR="00731ADE" w:rsidRPr="00457485" w:rsidRDefault="00731ADE"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6BEABB0C">
            <wp:extent cx="3600000" cy="1602000"/>
            <wp:effectExtent l="0" t="0" r="635"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08" t="4864" r="12479" b="35561"/>
                    <a:stretch/>
                  </pic:blipFill>
                  <pic:spPr bwMode="auto">
                    <a:xfrm>
                      <a:off x="0" y="0"/>
                      <a:ext cx="3600000" cy="1602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40618A81" w:rsidR="00A84A26" w:rsidRPr="00A84A26" w:rsidRDefault="00A84A26" w:rsidP="00975A97">
      <w:pPr>
        <w:pStyle w:val="Llegenda"/>
      </w:pPr>
      <w:bookmarkStart w:id="40" w:name="_Toc63270487"/>
      <w:r w:rsidRPr="00A84A26">
        <w:t xml:space="preserve">Figura </w:t>
      </w:r>
      <w:r w:rsidR="0079774A">
        <w:fldChar w:fldCharType="begin"/>
      </w:r>
      <w:r w:rsidR="0079774A">
        <w:instrText xml:space="preserve"> STYLEREF 1 \s </w:instrText>
      </w:r>
      <w:r w:rsidR="0079774A">
        <w:fldChar w:fldCharType="separate"/>
      </w:r>
      <w:r w:rsidR="0079774A">
        <w:rPr>
          <w:noProof/>
        </w:rPr>
        <w:t>3</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1</w:t>
      </w:r>
      <w:r w:rsidR="0079774A">
        <w:fldChar w:fldCharType="end"/>
      </w:r>
      <w:r w:rsidRPr="00A84A26">
        <w:t>: Controles de Mario Kart.</w:t>
      </w:r>
      <w:bookmarkEnd w:id="40"/>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40629636" w:rsidR="002C5CD1" w:rsidRPr="00850C4E" w:rsidRDefault="002C5CD1" w:rsidP="00975A97">
      <w:pPr>
        <w:pStyle w:val="Ttol4"/>
        <w:rPr>
          <w:highlight w:val="magenta"/>
        </w:rPr>
      </w:pPr>
      <w:r w:rsidRPr="00850C4E">
        <w:rPr>
          <w:highlight w:val="magenta"/>
        </w:rPr>
        <w:t>Mecánicas</w:t>
      </w:r>
    </w:p>
    <w:p w14:paraId="776BC4B7" w14:textId="070466A2" w:rsidR="002C5CD1" w:rsidRDefault="005D57B4" w:rsidP="002C5CD1">
      <w:r>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lastRenderedPageBreak/>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1A2D331D" w:rsidR="000763BE" w:rsidRDefault="000763BE" w:rsidP="002C5CD1">
      <w:r>
        <w:t xml:space="preserve">El freno es muy parecido a la de acelerar, si </w:t>
      </w:r>
      <w:r w:rsidR="00457485">
        <w:t xml:space="preserve">se </w:t>
      </w:r>
      <w:r>
        <w:t>pulsa su botón, ést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00319376" w:rsidR="00D71B4B" w:rsidRDefault="00AD7D60" w:rsidP="00D71B4B">
      <w:r>
        <w:t xml:space="preserve">La mecánica de derrape te ofrece hacer un giro con más ángulo que girando de manera normal y además </w:t>
      </w:r>
      <w:r w:rsidR="0056381E">
        <w:t>te da un turbo extra que va augmentando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11185CEE">
            <wp:extent cx="5400000" cy="1054800"/>
            <wp:effectExtent l="0" t="0" r="0" b="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1054800"/>
                    </a:xfrm>
                    <a:prstGeom prst="rect">
                      <a:avLst/>
                    </a:prstGeom>
                    <a:noFill/>
                    <a:ln>
                      <a:noFill/>
                    </a:ln>
                  </pic:spPr>
                </pic:pic>
              </a:graphicData>
            </a:graphic>
          </wp:inline>
        </w:drawing>
      </w:r>
    </w:p>
    <w:p w14:paraId="7CF8005A" w14:textId="7341CAB3" w:rsidR="000763BE" w:rsidRPr="00217076" w:rsidRDefault="00217076" w:rsidP="00975A97">
      <w:pPr>
        <w:pStyle w:val="Llegenda"/>
      </w:pPr>
      <w:bookmarkStart w:id="41" w:name="_Toc63270488"/>
      <w:r w:rsidRPr="00217076">
        <w:t xml:space="preserve">Figura </w:t>
      </w:r>
      <w:r w:rsidR="0079774A">
        <w:fldChar w:fldCharType="begin"/>
      </w:r>
      <w:r w:rsidR="0079774A">
        <w:instrText xml:space="preserve"> STYLEREF 1 \s </w:instrText>
      </w:r>
      <w:r w:rsidR="0079774A">
        <w:fldChar w:fldCharType="separate"/>
      </w:r>
      <w:r w:rsidR="0079774A">
        <w:rPr>
          <w:noProof/>
        </w:rPr>
        <w:t>3</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2</w:t>
      </w:r>
      <w:r w:rsidR="0079774A">
        <w:fldChar w:fldCharType="end"/>
      </w:r>
      <w:r w:rsidRPr="00217076">
        <w:t>: Tabla de probabilidad de los objetos en Mario Kart</w:t>
      </w:r>
      <w:bookmarkEnd w:id="41"/>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73AA32BA" w:rsidR="002C5CD1" w:rsidRPr="00457485" w:rsidRDefault="002C5CD1" w:rsidP="00975A97">
      <w:pPr>
        <w:pStyle w:val="Ttol4"/>
        <w:rPr>
          <w:highlight w:val="magenta"/>
        </w:rPr>
      </w:pPr>
      <w:r w:rsidRPr="00457485">
        <w:rPr>
          <w:highlight w:val="magenta"/>
        </w:rPr>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lastRenderedPageBreak/>
        <w:drawing>
          <wp:inline distT="0" distB="0" distL="0" distR="0" wp14:anchorId="0A4A2EB3" wp14:editId="7DFDEA74">
            <wp:extent cx="3600000" cy="2023200"/>
            <wp:effectExtent l="0" t="0" r="635"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2023200"/>
                    </a:xfrm>
                    <a:prstGeom prst="rect">
                      <a:avLst/>
                    </a:prstGeom>
                    <a:noFill/>
                    <a:ln>
                      <a:noFill/>
                    </a:ln>
                  </pic:spPr>
                </pic:pic>
              </a:graphicData>
            </a:graphic>
          </wp:inline>
        </w:drawing>
      </w:r>
    </w:p>
    <w:p w14:paraId="4F119D8B" w14:textId="4EBEAEB1" w:rsidR="00AD7D60" w:rsidRPr="00AD7D60" w:rsidRDefault="00AD7D60" w:rsidP="00975A97">
      <w:pPr>
        <w:pStyle w:val="Llegenda"/>
      </w:pPr>
      <w:bookmarkStart w:id="42" w:name="_Toc63270489"/>
      <w:r w:rsidRPr="00AD7D60">
        <w:t xml:space="preserve">Figura </w:t>
      </w:r>
      <w:r w:rsidR="0079774A">
        <w:fldChar w:fldCharType="begin"/>
      </w:r>
      <w:r w:rsidR="0079774A">
        <w:instrText xml:space="preserve"> STYLEREF 1 \s </w:instrText>
      </w:r>
      <w:r w:rsidR="0079774A">
        <w:fldChar w:fldCharType="separate"/>
      </w:r>
      <w:r w:rsidR="0079774A">
        <w:rPr>
          <w:noProof/>
        </w:rPr>
        <w:t>3</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3</w:t>
      </w:r>
      <w:r w:rsidR="0079774A">
        <w:fldChar w:fldCharType="end"/>
      </w:r>
      <w:r w:rsidRPr="00AD7D60">
        <w:t>: Modos de juego de Mario Kart</w:t>
      </w:r>
      <w:r>
        <w:t>.</w:t>
      </w:r>
      <w:bookmarkEnd w:id="42"/>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t xml:space="preserve">El cuarto y último, también es un modo de juego multijugador. En </w:t>
      </w:r>
      <w:r w:rsidR="00850C4E">
        <w:t>este</w:t>
      </w:r>
      <w:r>
        <w:t xml:space="preserve"> debes competir individualmente o por equipos a una serie de competición, por ejemplo, </w:t>
      </w:r>
      <w:r>
        <w:lastRenderedPageBreak/>
        <w:t xml:space="preserve">coger el máximo </w:t>
      </w:r>
      <w:r w:rsidR="0056381E">
        <w:t>número</w:t>
      </w:r>
      <w:r>
        <w:t xml:space="preserve"> de monedas, evitar que te golpeen, entre otros. Aquí los mapas que hay son originales para este modo en específico.</w:t>
      </w:r>
    </w:p>
    <w:p w14:paraId="5785802F" w14:textId="3A6BF172" w:rsidR="006A1A5B" w:rsidRPr="002B68AB" w:rsidRDefault="006A1A5B" w:rsidP="00DF4A77">
      <w:pPr>
        <w:pStyle w:val="Ttol3"/>
        <w:rPr>
          <w:highlight w:val="yellow"/>
        </w:rPr>
      </w:pPr>
      <w:bookmarkStart w:id="43" w:name="_Toc57196825"/>
      <w:bookmarkStart w:id="44" w:name="_Toc60338162"/>
      <w:bookmarkStart w:id="45" w:name="_Toc63277640"/>
      <w:bookmarkEnd w:id="37"/>
      <w:bookmarkEnd w:id="38"/>
      <w:r w:rsidRPr="002B68AB">
        <w:rPr>
          <w:highlight w:val="yellow"/>
        </w:rPr>
        <w:t>Team Sonic Racing</w:t>
      </w:r>
      <w:bookmarkEnd w:id="43"/>
      <w:bookmarkEnd w:id="44"/>
      <w:bookmarkEnd w:id="45"/>
    </w:p>
    <w:p w14:paraId="39991EB1" w14:textId="40ED2A16" w:rsidR="00CD42B3" w:rsidRDefault="00243FB3" w:rsidP="00CD42B3">
      <w:bookmarkStart w:id="46" w:name="_Toc57196826"/>
      <w:bookmarkStart w:id="47" w:name="_Toc60338163"/>
      <w:r w:rsidRPr="00B3160A">
        <w:t xml:space="preserve">En cuanto a </w:t>
      </w:r>
      <w:r w:rsidR="00CD42B3" w:rsidRPr="00B3160A">
        <w:t>Team Sonic Racing</w:t>
      </w:r>
      <w:r w:rsidRPr="00B3160A">
        <w:t xml:space="preserve"> </w:t>
      </w:r>
      <w:r>
        <w:fldChar w:fldCharType="begin"/>
      </w:r>
      <w:r w:rsidR="00B3160A" w:rsidRPr="00B3160A">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author":[{"literal":"Sumo Digital"}],"issued":{"date-parts":[["2019",5,21]]}}}],"schema":"https://github.com/citation-style-language/schema/raw/master/csl-citation.json"} </w:instrText>
      </w:r>
      <w:r>
        <w:fldChar w:fldCharType="separate"/>
      </w:r>
      <w:r w:rsidR="00B3160A" w:rsidRPr="00B3160A">
        <w:rPr>
          <w:rFonts w:cs="Times New Roman"/>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Seguidamente se detallará la configuración de los controles, sus mecánicas y para acabar sus modos de juego que hay en Team Sonic Racing.</w:t>
      </w:r>
    </w:p>
    <w:p w14:paraId="544CC6FE" w14:textId="619103E5" w:rsidR="00731ADE" w:rsidRPr="00243FB3" w:rsidRDefault="00731ADE" w:rsidP="00975A97">
      <w:pPr>
        <w:pStyle w:val="Ttol4"/>
        <w:rPr>
          <w:highlight w:val="yellow"/>
        </w:rPr>
      </w:pPr>
      <w:r w:rsidRPr="00243FB3">
        <w:rPr>
          <w:highlight w:val="yellow"/>
        </w:rPr>
        <w:t>Controles</w:t>
      </w:r>
    </w:p>
    <w:p w14:paraId="10D6AA05" w14:textId="24CB23FD" w:rsidR="002B68AB" w:rsidRDefault="002B68AB" w:rsidP="002B68AB">
      <w:r w:rsidRPr="002B0B17">
        <w:t>Teniendo como referencia el mando de la Switch, Team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r w:rsidR="00C82218">
        <w:t>Megaturbo</w:t>
      </w:r>
    </w:p>
    <w:p w14:paraId="177AEE39" w14:textId="702A9B6F" w:rsidR="002B68AB" w:rsidRPr="00731ADE" w:rsidRDefault="002B68AB" w:rsidP="002B68AB">
      <w:pPr>
        <w:pStyle w:val="Pargrafdellista"/>
        <w:numPr>
          <w:ilvl w:val="0"/>
          <w:numId w:val="33"/>
        </w:numPr>
      </w:pPr>
      <w:r>
        <w:t>Joystick Izquierdo: Girar</w:t>
      </w:r>
    </w:p>
    <w:p w14:paraId="3C9127B0" w14:textId="0C773584" w:rsidR="002C5CD1" w:rsidRPr="00E51B1E" w:rsidRDefault="002C5CD1" w:rsidP="00975A97">
      <w:pPr>
        <w:pStyle w:val="Ttol4"/>
        <w:rPr>
          <w:highlight w:val="yellow"/>
        </w:rPr>
      </w:pPr>
      <w:r w:rsidRPr="00E51B1E">
        <w:rPr>
          <w:highlight w:val="yellow"/>
        </w:rPr>
        <w:t>Mecánicas</w:t>
      </w:r>
    </w:p>
    <w:p w14:paraId="27AC57D1" w14:textId="33E9C087" w:rsidR="002C5CD1" w:rsidRDefault="00E51B1E" w:rsidP="002C5CD1">
      <w:r>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1A8BFA43" w:rsidR="001C3673" w:rsidRPr="002C5CD1" w:rsidRDefault="001C3673" w:rsidP="002C5CD1">
      <w:r>
        <w:t>El cambio en este juego viene con el megaturbo, como se explicará en el apartado siguiente</w:t>
      </w:r>
      <w:r w:rsidR="00866470">
        <w:t xml:space="preserve">, </w:t>
      </w:r>
      <w:r w:rsidR="00CA0965">
        <w:t xml:space="preserve">la mayoría de las carreras en </w:t>
      </w:r>
      <w:r w:rsidR="00866470">
        <w:t>Team Sonic Racing</w:t>
      </w:r>
      <w:r w:rsidR="00CA0965">
        <w:t xml:space="preserve"> son por equipos de tres, por lo que, si juegas en el modo de un jugador tienes dos IA que van en tu equipo. Cada vez que un miembro del</w:t>
      </w:r>
    </w:p>
    <w:p w14:paraId="19B1AE57" w14:textId="77777777" w:rsidR="002C5CD1" w:rsidRPr="00A84A26" w:rsidRDefault="002C5CD1" w:rsidP="00975A97">
      <w:pPr>
        <w:pStyle w:val="Ttol4"/>
        <w:rPr>
          <w:highlight w:val="yellow"/>
        </w:rPr>
      </w:pPr>
      <w:r w:rsidRPr="00A84A26">
        <w:rPr>
          <w:highlight w:val="yellow"/>
        </w:rPr>
        <w:lastRenderedPageBreak/>
        <w:t>Modos de Juego</w:t>
      </w:r>
    </w:p>
    <w:p w14:paraId="507A0909" w14:textId="2E6D404B" w:rsidR="002C5CD1" w:rsidRDefault="00D94D5F" w:rsidP="002C5CD1">
      <w:r>
        <w:t>Team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6C3DA4D" w:rsidR="00E42BEC" w:rsidRPr="009A72B4" w:rsidRDefault="006A1A5B" w:rsidP="00DF4A77">
      <w:pPr>
        <w:pStyle w:val="Ttol3"/>
        <w:rPr>
          <w:highlight w:val="red"/>
          <w:lang w:val="en-US"/>
        </w:rPr>
      </w:pPr>
      <w:bookmarkStart w:id="48" w:name="_Toc63277641"/>
      <w:r w:rsidRPr="009A72B4">
        <w:rPr>
          <w:highlight w:val="red"/>
          <w:lang w:val="en-US"/>
        </w:rPr>
        <w:t>Crash Team Racing Nitro Fueled</w:t>
      </w:r>
      <w:bookmarkEnd w:id="46"/>
      <w:bookmarkEnd w:id="47"/>
      <w:bookmarkEnd w:id="48"/>
    </w:p>
    <w:p w14:paraId="1B7D391E" w14:textId="299A529E" w:rsidR="002B68AB" w:rsidRPr="0029469D" w:rsidRDefault="00B3160A" w:rsidP="002B68AB">
      <w:pPr>
        <w:rPr>
          <w:lang w:val="en-US"/>
        </w:rPr>
      </w:pPr>
      <w:r w:rsidRPr="0029469D">
        <w:rPr>
          <w:lang w:val="en-US"/>
        </w:rPr>
        <w:t>Para acabar</w:t>
      </w:r>
      <w:r w:rsidR="002B68AB" w:rsidRPr="0029469D">
        <w:rPr>
          <w:lang w:val="en-US"/>
        </w:rPr>
        <w:t xml:space="preserve"> Crash Team Racing Nitro Fueled</w:t>
      </w:r>
      <w:r w:rsidRPr="0029469D">
        <w:rPr>
          <w:lang w:val="en-US"/>
        </w:rPr>
        <w:t xml:space="preserve"> </w:t>
      </w:r>
      <w:r w:rsidRPr="00E51B1E">
        <w:fldChar w:fldCharType="begin"/>
      </w:r>
      <w:r w:rsidRPr="0029469D">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author":[{"literal":"Beenox"}],"issued":{"date-parts":[["2019",6,21]]}}}],"schema":"https://github.com/citation-style-language/schema/raw/master/csl-citation.json"} </w:instrText>
      </w:r>
      <w:r w:rsidRPr="00E51B1E">
        <w:fldChar w:fldCharType="separate"/>
      </w:r>
      <w:r w:rsidRPr="0029469D">
        <w:rPr>
          <w:rFonts w:cs="Times New Roman"/>
          <w:lang w:val="en-US"/>
        </w:rPr>
        <w:t>(Beenox, 2019)</w:t>
      </w:r>
      <w:r w:rsidRPr="00E51B1E">
        <w:fldChar w:fldCharType="end"/>
      </w:r>
      <w:r w:rsidRPr="0029469D">
        <w:rPr>
          <w:lang w:val="en-US"/>
        </w:rPr>
        <w:t>, remake del mítico</w:t>
      </w:r>
      <w:r w:rsidR="00E51B1E" w:rsidRPr="0029469D">
        <w:rPr>
          <w:lang w:val="en-US"/>
        </w:rPr>
        <w:t xml:space="preserve"> </w:t>
      </w:r>
      <w:r w:rsidRPr="0029469D">
        <w:rPr>
          <w:lang w:val="en-US"/>
        </w:rPr>
        <w:t xml:space="preserve">juego Crash Team Racing </w:t>
      </w:r>
      <w:r w:rsidRPr="00E51B1E">
        <w:fldChar w:fldCharType="begin"/>
      </w:r>
      <w:r w:rsidRPr="0029469D">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author":[{"literal":"Naughty Dog"}],"issued":{"date-parts":[["1999",9,30]]}}}],"schema":"https://github.com/citation-style-language/schema/raw/master/csl-citation.json"} </w:instrText>
      </w:r>
      <w:r w:rsidRPr="00E51B1E">
        <w:fldChar w:fldCharType="separate"/>
      </w:r>
      <w:r w:rsidRPr="0029469D">
        <w:rPr>
          <w:rFonts w:cs="Times New Roman"/>
          <w:lang w:val="en-US"/>
        </w:rPr>
        <w:t>(Naughty Dog, 1999)</w:t>
      </w:r>
      <w:r w:rsidRPr="00E51B1E">
        <w:fldChar w:fldCharType="end"/>
      </w:r>
      <w:r w:rsidRPr="0029469D">
        <w:rPr>
          <w:lang w:val="en-US"/>
        </w:rPr>
        <w:t xml:space="preserve"> de PlayStation 1.</w:t>
      </w:r>
    </w:p>
    <w:p w14:paraId="7BD373A2" w14:textId="61E980BF" w:rsidR="00731ADE" w:rsidRPr="009A72B4" w:rsidRDefault="00731ADE" w:rsidP="00975A97">
      <w:pPr>
        <w:pStyle w:val="Ttol4"/>
        <w:rPr>
          <w:highlight w:val="yellow"/>
        </w:rPr>
      </w:pPr>
      <w:r w:rsidRPr="009A72B4">
        <w:rPr>
          <w:highlight w:val="yellow"/>
        </w:rPr>
        <w:t>Controles</w:t>
      </w:r>
    </w:p>
    <w:p w14:paraId="73B9E1C3" w14:textId="36C2501D" w:rsidR="002B68AB" w:rsidRPr="002B0B17" w:rsidRDefault="002B68AB" w:rsidP="002B68AB">
      <w:r w:rsidRPr="002B0B17">
        <w:t>Teniendo como referencia el mando de la Switch, Crash Team Racing Nitro Fueled tiene los siguientes controles:</w:t>
      </w:r>
    </w:p>
    <w:p w14:paraId="3D16DCF1" w14:textId="363C9A60" w:rsidR="002B68AB" w:rsidRDefault="00C82218" w:rsidP="002B68AB">
      <w:pPr>
        <w:pStyle w:val="Pargrafdellista"/>
        <w:numPr>
          <w:ilvl w:val="0"/>
          <w:numId w:val="33"/>
        </w:numPr>
      </w:pPr>
      <w:r>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7BFB8969" w:rsidR="002C5CD1" w:rsidRPr="0056381E" w:rsidRDefault="002C5CD1" w:rsidP="00975A97">
      <w:pPr>
        <w:pStyle w:val="Ttol4"/>
        <w:rPr>
          <w:highlight w:val="yellow"/>
        </w:rPr>
      </w:pPr>
      <w:r w:rsidRPr="0056381E">
        <w:rPr>
          <w:highlight w:val="yellow"/>
        </w:rPr>
        <w:t>Mecánicas</w:t>
      </w:r>
    </w:p>
    <w:p w14:paraId="0CDD1DAD" w14:textId="2A117553" w:rsidR="002C5CD1" w:rsidRPr="002C5CD1" w:rsidRDefault="00D71B4B" w:rsidP="002C5CD1">
      <w:r w:rsidRPr="00D71B4B">
        <w:t>TODO</w:t>
      </w:r>
    </w:p>
    <w:p w14:paraId="19C8286D" w14:textId="77777777" w:rsidR="002C5CD1" w:rsidRPr="00D94D5F" w:rsidRDefault="002C5CD1" w:rsidP="00975A97">
      <w:pPr>
        <w:pStyle w:val="Ttol4"/>
        <w:rPr>
          <w:highlight w:val="yellow"/>
        </w:rPr>
      </w:pPr>
      <w:r w:rsidRPr="00D94D5F">
        <w:rPr>
          <w:highlight w:val="yellow"/>
        </w:rPr>
        <w:t>Modos de Juego</w:t>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19"/>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49" w:name="_Toc60338164"/>
      <w:bookmarkStart w:id="50" w:name="_Hlk60246115"/>
      <w:bookmarkStart w:id="51" w:name="_Ref57125730"/>
      <w:bookmarkStart w:id="52" w:name="_Toc57196830"/>
      <w:bookmarkStart w:id="53" w:name="_Toc63277642"/>
      <w:r w:rsidRPr="006C682C">
        <w:rPr>
          <w:highlight w:val="yellow"/>
        </w:rPr>
        <w:lastRenderedPageBreak/>
        <w:t>MARCO</w:t>
      </w:r>
      <w:r w:rsidRPr="00C11E7D">
        <w:rPr>
          <w:highlight w:val="yellow"/>
        </w:rPr>
        <w:t xml:space="preserve"> TEÓRICO</w:t>
      </w:r>
      <w:bookmarkEnd w:id="49"/>
      <w:bookmarkEnd w:id="53"/>
    </w:p>
    <w:p w14:paraId="6048E5D2" w14:textId="6477F1DA" w:rsidR="001D0A0F" w:rsidRPr="00243FB3" w:rsidRDefault="00E31017" w:rsidP="000A2A0D">
      <w:pPr>
        <w:pStyle w:val="Ttol2"/>
        <w:rPr>
          <w:highlight w:val="magenta"/>
        </w:rPr>
      </w:pPr>
      <w:bookmarkStart w:id="54" w:name="_Toc63277643"/>
      <w:bookmarkEnd w:id="50"/>
      <w:r w:rsidRPr="00243FB3">
        <w:rPr>
          <w:highlight w:val="magenta"/>
        </w:rPr>
        <w:t>Del Multijugador Local al Multijugador En Línea</w:t>
      </w:r>
      <w:bookmarkEnd w:id="54"/>
    </w:p>
    <w:p w14:paraId="2213EEA5" w14:textId="67A58AEB" w:rsidR="00524352" w:rsidRPr="0020755D" w:rsidRDefault="00524352" w:rsidP="00DF4A77">
      <w:pPr>
        <w:pStyle w:val="Ttol3"/>
        <w:rPr>
          <w:highlight w:val="yellow"/>
        </w:rPr>
      </w:pPr>
      <w:bookmarkStart w:id="55" w:name="_Toc63277644"/>
      <w:r w:rsidRPr="0020755D">
        <w:rPr>
          <w:highlight w:val="yellow"/>
        </w:rPr>
        <w:t>Evolución de los Multijugadores</w:t>
      </w:r>
      <w:bookmarkEnd w:id="55"/>
    </w:p>
    <w:p w14:paraId="54CF4D36" w14:textId="62FEE5C0" w:rsidR="001D0A0F" w:rsidRPr="002B0B17" w:rsidRDefault="00F16449" w:rsidP="001D0A0F">
      <w:r w:rsidRPr="002B0B17">
        <w:t xml:space="preserve">El multijugador en los videojuegos existe, prácticamente desde su creación. Tennis for Two </w:t>
      </w:r>
      <w:r w:rsidR="00D10201" w:rsidRPr="002B0B17">
        <w:fldChar w:fldCharType="begin"/>
      </w:r>
      <w:r w:rsidR="00D10201" w:rsidRPr="002B0B17">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able for Two","author":[{"literal":"William Higginbotham"}],"issued":{"date-parts":[["1958",10,18]]}}}],"schema":"https://github.com/citation-style-language/schema/raw/master/csl-citation.json"} </w:instrText>
      </w:r>
      <w:r w:rsidR="00D10201" w:rsidRPr="002B0B17">
        <w:fldChar w:fldCharType="separate"/>
      </w:r>
      <w:r w:rsidR="00D10201" w:rsidRPr="002B0B17">
        <w:rPr>
          <w:rFonts w:cs="Times New Roman"/>
        </w:rPr>
        <w:t>(William Higginbotham, 1958)</w:t>
      </w:r>
      <w:r w:rsidR="00D10201" w:rsidRPr="002B0B17">
        <w:fldChar w:fldCharType="end"/>
      </w:r>
      <w:r w:rsidRPr="002B0B17">
        <w:t>, que fue hecho en un osciloscopio, era un juego para dos jugadores, por ello multijugador.</w:t>
      </w:r>
    </w:p>
    <w:p w14:paraId="6803A95F" w14:textId="773C3E0D"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5D24E4" w:rsidRPr="002B0B17">
        <w:rPr>
          <w:rFonts w:cs="Times New Roman"/>
        </w:rPr>
        <w:t>(Universidad de Illinois, 1960)</w:t>
      </w:r>
      <w:r w:rsidR="005D24E4" w:rsidRPr="002B0B17">
        <w:fldChar w:fldCharType="end"/>
      </w:r>
      <w:r w:rsidRPr="002B0B17">
        <w:t>, que fue una de las primeras máquinas con un sistema de internet</w:t>
      </w:r>
      <w:r w:rsidR="00850C4E">
        <w:t>. E</w:t>
      </w:r>
      <w:r w:rsidR="005D24E4" w:rsidRPr="002B0B17">
        <w:t>se juego se llama Empire</w:t>
      </w:r>
      <w:r w:rsidR="007D2366" w:rsidRPr="002B0B17">
        <w:t xml:space="preserve"> </w:t>
      </w:r>
      <w:r w:rsidR="005D24E4" w:rsidRPr="002B0B17">
        <w:fldChar w:fldCharType="begin"/>
      </w:r>
      <w:r w:rsidR="00624ADB" w:rsidRPr="002B0B17">
        <w:instrText xml:space="preserve"> ADDIN ZOTERO_ITEM CSL_CITATION {"citationID":"6msVWBBI","properties":{"formattedCitation":"(Daleske, 1973)","plainCitation":"(Daleske, 1973)","noteIndex":0},"citationItems":[{"id":19,"uris":["http://zotero.org/users/local/eauejolH/items/VJEYCVQG"],"uri":["http://zotero.org/users/local/eauejolH/items/VJEYCVQG"],"itemData":{"id":19,"type":"book","title":"Empire","author":[{"family":"Daleske","given":"John"}],"issued":{"date-parts":[["1973"]]}}}],"schema":"https://github.com/citation-style-language/schema/raw/master/csl-citation.json"} </w:instrText>
      </w:r>
      <w:r w:rsidR="005D24E4" w:rsidRPr="002B0B17">
        <w:fldChar w:fldCharType="separate"/>
      </w:r>
      <w:r w:rsidR="00624ADB" w:rsidRPr="002B0B17">
        <w:rPr>
          <w:rFonts w:cs="Times New Roman"/>
        </w:rPr>
        <w:t>(Daleske, 1973)</w:t>
      </w:r>
      <w:r w:rsidR="005D24E4" w:rsidRPr="002B0B17">
        <w:fldChar w:fldCharType="end"/>
      </w:r>
      <w:r w:rsidR="005D24E4" w:rsidRPr="002B0B17">
        <w:t>, un juego de estrategia por turnos. Aunque prácticamente surgió a la par que Maze War</w:t>
      </w:r>
      <w:r w:rsidR="002C5CD1" w:rsidRPr="002B0B17">
        <w:t xml:space="preserve"> </w:t>
      </w:r>
      <w:r w:rsidR="002C5CD1" w:rsidRPr="002B0B17">
        <w:fldChar w:fldCharType="begin"/>
      </w:r>
      <w:r w:rsidR="00624ADB" w:rsidRPr="002B0B17">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author":[{"literal":"Jim Bowery"}],"issued":{"date-parts":[["1974"]]}}}],"schema":"https://github.com/citation-style-language/schema/raw/master/csl-citation.json"} </w:instrText>
      </w:r>
      <w:r w:rsidR="002C5CD1" w:rsidRPr="002B0B17">
        <w:fldChar w:fldCharType="separate"/>
      </w:r>
      <w:r w:rsidR="00624ADB" w:rsidRPr="002B0B17">
        <w:rPr>
          <w:rFonts w:cs="Times New Roman"/>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145B3E7">
            <wp:extent cx="3009900" cy="3009900"/>
            <wp:effectExtent l="0" t="0" r="0" b="0"/>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9900" cy="3009900"/>
                    </a:xfrm>
                    <a:prstGeom prst="rect">
                      <a:avLst/>
                    </a:prstGeom>
                    <a:noFill/>
                    <a:ln>
                      <a:noFill/>
                    </a:ln>
                  </pic:spPr>
                </pic:pic>
              </a:graphicData>
            </a:graphic>
          </wp:inline>
        </w:drawing>
      </w:r>
    </w:p>
    <w:p w14:paraId="026877C8" w14:textId="0B0A8BAC" w:rsidR="005D24E4" w:rsidRPr="002B0B17" w:rsidRDefault="002B68AB" w:rsidP="00975A97">
      <w:pPr>
        <w:pStyle w:val="Llegenda"/>
      </w:pPr>
      <w:bookmarkStart w:id="56" w:name="_Toc63270490"/>
      <w:r w:rsidRPr="002B0B17">
        <w:t xml:space="preserve">Figura </w:t>
      </w:r>
      <w:r w:rsidR="0079774A">
        <w:fldChar w:fldCharType="begin"/>
      </w:r>
      <w:r w:rsidR="0079774A">
        <w:instrText xml:space="preserve"> STYLEREF 1 \s </w:instrText>
      </w:r>
      <w:r w:rsidR="0079774A">
        <w:fldChar w:fldCharType="separate"/>
      </w:r>
      <w:r w:rsidR="0079774A">
        <w:rPr>
          <w:noProof/>
        </w:rPr>
        <w:t>4</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1</w:t>
      </w:r>
      <w:r w:rsidR="0079774A">
        <w:fldChar w:fldCharType="end"/>
      </w:r>
      <w:r w:rsidRPr="002B0B17">
        <w:t>: Imagen del juego de Empire.</w:t>
      </w:r>
      <w:bookmarkEnd w:id="56"/>
    </w:p>
    <w:p w14:paraId="49FBD809" w14:textId="6BD8093B" w:rsidR="002C5CD1" w:rsidRPr="002B0B17" w:rsidRDefault="002C5CD1" w:rsidP="001D0A0F">
      <w:r w:rsidRPr="002B0B17">
        <w:t xml:space="preserve">Pero no fue hasta que salió el juego en LAN que hubo un incremento de demanda de este género de juegos. El juego en LAN, según </w:t>
      </w:r>
      <w:r w:rsidRPr="002B0B17">
        <w:fldChar w:fldCharType="begin"/>
      </w:r>
      <w:r w:rsidRPr="002B0B17">
        <w:instrText xml:space="preserve"> ADDIN ZOTERO_ITEM CSL_CITATION {"citationID":"U0c9QXCS","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Glazer &amp; Sanjay Madhav, 2016)</w:t>
      </w:r>
      <w:r w:rsidRPr="002B0B17">
        <w:fldChar w:fldCharType="end"/>
      </w:r>
      <w:r w:rsidRPr="002B0B17">
        <w:t xml:space="preserve"> se caracteriza ser un multijugador en red, pero requiere de estar en la misma red de internet</w:t>
      </w:r>
      <w:r w:rsidR="007D2366" w:rsidRPr="002B0B17">
        <w:t>.</w:t>
      </w:r>
    </w:p>
    <w:p w14:paraId="25930BEF" w14:textId="670C036F" w:rsidR="00D95CBD" w:rsidRPr="002B0B17" w:rsidRDefault="002C5CD1" w:rsidP="001D0A0F">
      <w:r w:rsidRPr="002B0B17">
        <w:lastRenderedPageBreak/>
        <w:t xml:space="preserve"> El primero en usar de esa </w:t>
      </w:r>
      <w:r w:rsidR="00C11E7D" w:rsidRPr="002B0B17">
        <w:t>tecnología</w:t>
      </w:r>
      <w:r w:rsidRPr="002B0B17">
        <w:t xml:space="preserve"> fue Doom</w:t>
      </w:r>
      <w:r w:rsidR="008259F1" w:rsidRPr="002B0B17">
        <w:t xml:space="preserve"> </w:t>
      </w:r>
      <w:r w:rsidR="008259F1" w:rsidRPr="002B0B17">
        <w:fldChar w:fldCharType="begin"/>
      </w:r>
      <w:r w:rsidR="00624ADB" w:rsidRPr="002B0B17">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author":[{"literal":"ID Software"}],"issued":{"date-parts":[["1993"]]}}}],"schema":"https://github.com/citation-style-language/schema/raw/master/csl-citation.json"} </w:instrText>
      </w:r>
      <w:r w:rsidR="008259F1" w:rsidRPr="002B0B17">
        <w:fldChar w:fldCharType="separate"/>
      </w:r>
      <w:r w:rsidR="00624ADB" w:rsidRPr="002B0B17">
        <w:rPr>
          <w:rFonts w:cs="Times New Roman"/>
        </w:rPr>
        <w:t>(ID Software, 1993)</w:t>
      </w:r>
      <w:r w:rsidR="008259F1" w:rsidRPr="002B0B17">
        <w:fldChar w:fldCharType="end"/>
      </w:r>
      <w:r w:rsidRPr="002B0B17">
        <w:t>.</w:t>
      </w:r>
    </w:p>
    <w:p w14:paraId="40BAED20" w14:textId="5E27B0FA" w:rsidR="00D71B4B" w:rsidRPr="002C5CD1" w:rsidRDefault="00D71B4B" w:rsidP="001D0A0F">
      <w:r w:rsidRPr="00980834">
        <w:rPr>
          <w:highlight w:val="yellow"/>
        </w:rPr>
        <w:t>TODO</w:t>
      </w:r>
    </w:p>
    <w:p w14:paraId="448BA217" w14:textId="210AD516" w:rsidR="00E31017" w:rsidRPr="00457485" w:rsidRDefault="00E31017" w:rsidP="00DF4A77">
      <w:pPr>
        <w:pStyle w:val="Ttol3"/>
        <w:rPr>
          <w:highlight w:val="magenta"/>
        </w:rPr>
      </w:pPr>
      <w:bookmarkStart w:id="57" w:name="_Toc63277645"/>
      <w:r w:rsidRPr="00457485">
        <w:rPr>
          <w:highlight w:val="magenta"/>
        </w:rPr>
        <w:t>Multijugador Local</w:t>
      </w:r>
      <w:bookmarkEnd w:id="57"/>
    </w:p>
    <w:p w14:paraId="220E2856" w14:textId="6D1EE5AB" w:rsidR="001D0A0F" w:rsidRPr="002B0B17" w:rsidRDefault="003828B5" w:rsidP="001D0A0F">
      <w:r w:rsidRPr="002B0B17">
        <w:t xml:space="preserve">Según </w:t>
      </w:r>
      <w:r w:rsidRPr="002B0B17">
        <w:fldChar w:fldCharType="begin"/>
      </w:r>
      <w:r w:rsidRPr="002B0B17">
        <w:instrText xml:space="preserve"> ADDIN ZOTERO_ITEM CSL_CITATION {"citationID":"vRnTiDxX","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Glazer &amp; Sanjay Madhav,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D95CBD" w:rsidRPr="002B0B17">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author":[{"literal":"Nintendo"}],"issued":{"date-parts":[["1992",8,27]]}}}],"schema":"https://github.com/citation-style-language/schema/raw/master/csl-citation.json"} </w:instrText>
      </w:r>
      <w:r w:rsidR="00D95CBD" w:rsidRPr="002B0B17">
        <w:fldChar w:fldCharType="separate"/>
      </w:r>
      <w:r w:rsidR="00D95CBD" w:rsidRPr="002B0B17">
        <w:rPr>
          <w:rFonts w:cs="Times New Roman"/>
        </w:rPr>
        <w:t>(Nintendo, 1992)</w:t>
      </w:r>
      <w:r w:rsidR="00D95CBD" w:rsidRPr="002B0B17">
        <w:fldChar w:fldCharType="end"/>
      </w:r>
      <w:r w:rsidRPr="002B0B17">
        <w:t xml:space="preserve"> (antes del 8</w:t>
      </w:r>
      <w:r w:rsidR="00D95CBD" w:rsidRPr="002B0B17">
        <w:t xml:space="preserve"> que introduce el juego en línea</w:t>
      </w:r>
      <w:r w:rsidRPr="002B0B17">
        <w:t>)</w:t>
      </w:r>
      <w:r w:rsidR="006A75D4">
        <w:t>,</w:t>
      </w:r>
      <w:r w:rsidRPr="002B0B17">
        <w:t xml:space="preserve"> el Final Fantasy Chrystal Chronicles </w:t>
      </w:r>
      <w:r w:rsidRPr="002B0B17">
        <w:fldChar w:fldCharType="begin"/>
      </w:r>
      <w:r w:rsidRPr="002B0B17">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author":[{"literal":"Square Enix"}],"issued":{"date-parts":[["2004",3,11]]}}}],"schema":"https://github.com/citation-style-language/schema/raw/master/csl-citation.json"} </w:instrText>
      </w:r>
      <w:r w:rsidRPr="002B0B17">
        <w:fldChar w:fldCharType="separate"/>
      </w:r>
      <w:r w:rsidRPr="002B0B17">
        <w:rPr>
          <w:rFonts w:cs="Times New Roman"/>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Fantasy Chrystal Chronicles.</w:t>
      </w:r>
    </w:p>
    <w:p w14:paraId="02FA27BC" w14:textId="11CA7DA1" w:rsidR="00D95CBD" w:rsidRPr="002B0B17" w:rsidRDefault="00D95CBD" w:rsidP="001D0A0F">
      <w:r w:rsidRPr="002B0B17">
        <w:t>Este modo tiene alguna ventaja respecto al multijugador en línea, por ejemplo, no hay lag provocado por la conexión a internet</w:t>
      </w:r>
      <w:r w:rsidR="00457485" w:rsidRPr="002B0B17">
        <w:t>.</w:t>
      </w:r>
    </w:p>
    <w:p w14:paraId="29333427" w14:textId="4155410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p>
    <w:p w14:paraId="65523D90" w14:textId="379D6DF5" w:rsidR="00E31017" w:rsidRPr="00457485" w:rsidRDefault="00E31017" w:rsidP="00DF4A77">
      <w:pPr>
        <w:pStyle w:val="Ttol3"/>
        <w:rPr>
          <w:highlight w:val="magenta"/>
        </w:rPr>
      </w:pPr>
      <w:bookmarkStart w:id="58" w:name="_Toc63277646"/>
      <w:r w:rsidRPr="00457485">
        <w:rPr>
          <w:highlight w:val="magenta"/>
        </w:rPr>
        <w:t>Multijugador En Línea</w:t>
      </w:r>
      <w:bookmarkEnd w:id="58"/>
    </w:p>
    <w:p w14:paraId="48DBC4D3" w14:textId="756432DB" w:rsidR="001D0A0F" w:rsidRDefault="00D95CBD" w:rsidP="001D0A0F">
      <w:r>
        <w:t xml:space="preserve">Según </w:t>
      </w:r>
      <w:r>
        <w:fldChar w:fldCharType="begin"/>
      </w:r>
      <w:r>
        <w:instrText xml:space="preserve"> ADDIN ZOTERO_ITEM CSL_CITATION {"citationID":"2KHp2uP4","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Pr="00D95CBD">
        <w:rPr>
          <w:rFonts w:cs="Times New Roman"/>
        </w:rPr>
        <w:t>(Glazer &amp; Sanjay Madhav, 2016)</w:t>
      </w:r>
      <w:r>
        <w:fldChar w:fldCharType="end"/>
      </w:r>
      <w:r>
        <w:t xml:space="preserve"> el multijugador en línea es aquel que requiere de, como mínimo, dos dispositivos conectados el uno del otro en la misma sesión de juego. Un ejemplo pueden ser la saga </w:t>
      </w:r>
      <w:r w:rsidRPr="002B0B17">
        <w:t>Call of Duty</w:t>
      </w:r>
      <w:r>
        <w:t xml:space="preserve"> </w:t>
      </w:r>
      <w:r>
        <w:fldChar w:fldCharType="begin"/>
      </w:r>
      <w:r>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author":[{"literal":"Activision"}],"issued":{"date-parts":[["2004",11,16]]}}}],"schema":"https://github.com/citation-style-language/schema/raw/master/csl-citation.json"} </w:instrText>
      </w:r>
      <w:r>
        <w:fldChar w:fldCharType="separate"/>
      </w:r>
      <w:r w:rsidRPr="00D95CBD">
        <w:rPr>
          <w:rFonts w:cs="Times New Roman"/>
        </w:rPr>
        <w:t>(Activision, 2004)</w:t>
      </w:r>
      <w:r>
        <w:fldChar w:fldCharType="end"/>
      </w:r>
      <w:r w:rsidR="00D10201">
        <w:t xml:space="preserve">, el </w:t>
      </w:r>
      <w:r w:rsidR="00D10201" w:rsidRPr="002B0B17">
        <w:t>Minecraft</w:t>
      </w:r>
      <w:r w:rsidR="00D10201">
        <w:t xml:space="preserve"> </w:t>
      </w:r>
      <w:r w:rsidR="00D10201">
        <w:fldChar w:fldCharType="begin"/>
      </w:r>
      <w:r w:rsidR="00D1020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author":[{"literal":"Mojang"}],"issued":{"date-parts":[["2011",11,18]]}}}],"schema":"https://github.com/citation-style-language/schema/raw/master/csl-citation.json"} </w:instrText>
      </w:r>
      <w:r w:rsidR="00D10201">
        <w:fldChar w:fldCharType="separate"/>
      </w:r>
      <w:r w:rsidR="00D10201" w:rsidRPr="00D10201">
        <w:rPr>
          <w:rFonts w:cs="Times New Roman"/>
        </w:rPr>
        <w:t>(Mojang, 2011)</w:t>
      </w:r>
      <w:r w:rsidR="00D10201">
        <w:fldChar w:fldCharType="end"/>
      </w:r>
      <w:r w:rsidR="00D10201">
        <w:t>, entre muchos otros.</w:t>
      </w:r>
    </w:p>
    <w:p w14:paraId="1FFFFC83" w14:textId="1F29E777" w:rsidR="005D24E4" w:rsidRDefault="005D24E4" w:rsidP="001D0A0F">
      <w:r>
        <w:t xml:space="preserve">Mientras que, en uno, </w:t>
      </w:r>
      <w:r w:rsidRPr="002B0B17">
        <w:t>Call of Duty</w:t>
      </w:r>
      <w:r>
        <w:t>, su modalidad principal es jugar en competitivo contra otros jugadores</w:t>
      </w:r>
      <w:r w:rsidR="006A75D4">
        <w:t>. E</w:t>
      </w:r>
      <w:r>
        <w:t>l otro se caracteriza por la exploración y la cooperación en un mundo que puedes hacer lo que se te pase por la cabeza.</w:t>
      </w:r>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lastRenderedPageBreak/>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t xml:space="preserve">Además, el multijugador al depender de la conexión a internet puede provocar que haya </w:t>
      </w:r>
      <w:r w:rsidRPr="007D2366">
        <w:t>lag</w:t>
      </w:r>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21FB055A" w:rsidR="00E31017" w:rsidRPr="006C69A6" w:rsidRDefault="00524352" w:rsidP="000A2A0D">
      <w:pPr>
        <w:pStyle w:val="Ttol2"/>
        <w:rPr>
          <w:highlight w:val="magenta"/>
        </w:rPr>
      </w:pPr>
      <w:bookmarkStart w:id="59" w:name="_Toc63277647"/>
      <w:r w:rsidRPr="006C69A6">
        <w:rPr>
          <w:highlight w:val="magenta"/>
        </w:rPr>
        <w:t>Protocolos para la Comunicación en Tiempo Real</w:t>
      </w:r>
      <w:bookmarkEnd w:id="59"/>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3EFC6F27" w:rsidR="00524352" w:rsidRPr="00E143C1" w:rsidRDefault="00524352" w:rsidP="00DF4A77">
      <w:pPr>
        <w:pStyle w:val="Ttol3"/>
        <w:rPr>
          <w:highlight w:val="yellow"/>
        </w:rPr>
      </w:pPr>
      <w:bookmarkStart w:id="60" w:name="_Toc63277648"/>
      <w:r w:rsidRPr="00E143C1">
        <w:rPr>
          <w:highlight w:val="yellow"/>
        </w:rPr>
        <w:t>¿Cómo Funciona Internet?</w:t>
      </w:r>
      <w:bookmarkEnd w:id="60"/>
    </w:p>
    <w:p w14:paraId="4CE8E63A" w14:textId="7F7337E0" w:rsidR="006E5143" w:rsidRDefault="006E5143" w:rsidP="001D0A0F">
      <w:r>
        <w:t>Después de leer</w:t>
      </w:r>
      <w:r w:rsidR="00975A97">
        <w:t xml:space="preserve"> un artículo de Rus Shuler </w:t>
      </w:r>
      <w:r>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Pr="006E5143">
        <w:rPr>
          <w:rFonts w:cs="Times New Roman"/>
        </w:rPr>
        <w:t>(Shuler,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p>
    <w:p w14:paraId="7541053B" w14:textId="184B3F1A"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esta organizada por un protocolo llamadas modelo de capas OSI.</w:t>
      </w:r>
    </w:p>
    <w:tbl>
      <w:tblPr>
        <w:tblStyle w:val="Taulaambquadrcula"/>
        <w:tblW w:w="0" w:type="auto"/>
        <w:jc w:val="center"/>
        <w:tblCellMar>
          <w:top w:w="57" w:type="dxa"/>
          <w:left w:w="284" w:type="dxa"/>
          <w:bottom w:w="57" w:type="dxa"/>
          <w:right w:w="284" w:type="dxa"/>
        </w:tblCellMar>
        <w:tblLook w:val="04A0" w:firstRow="1" w:lastRow="0" w:firstColumn="1" w:lastColumn="0" w:noHBand="0" w:noVBand="1"/>
      </w:tblPr>
      <w:tblGrid>
        <w:gridCol w:w="1242"/>
        <w:gridCol w:w="1795"/>
      </w:tblGrid>
      <w:tr w:rsidR="006C69A6" w:rsidRPr="006C69A6" w14:paraId="18DED468" w14:textId="77777777" w:rsidTr="006C69A6">
        <w:trPr>
          <w:jc w:val="center"/>
        </w:trPr>
        <w:tc>
          <w:tcPr>
            <w:tcW w:w="0" w:type="auto"/>
            <w:vAlign w:val="center"/>
          </w:tcPr>
          <w:p w14:paraId="0B64FC22" w14:textId="45732041" w:rsidR="006C69A6" w:rsidRPr="006C69A6" w:rsidRDefault="006C69A6" w:rsidP="006C69A6">
            <w:pPr>
              <w:pStyle w:val="Senseespaiat"/>
              <w:rPr>
                <w:b w:val="0"/>
                <w:bCs w:val="0"/>
                <w:lang w:val="es-ES"/>
              </w:rPr>
            </w:pPr>
            <w:r w:rsidRPr="006C69A6">
              <w:rPr>
                <w:b w:val="0"/>
                <w:bCs w:val="0"/>
                <w:lang w:val="es-ES"/>
              </w:rPr>
              <w:t>Capa 7</w:t>
            </w:r>
          </w:p>
        </w:tc>
        <w:tc>
          <w:tcPr>
            <w:tcW w:w="0" w:type="auto"/>
            <w:vAlign w:val="center"/>
          </w:tcPr>
          <w:p w14:paraId="3C295641" w14:textId="61A02531" w:rsidR="006C69A6" w:rsidRPr="006C69A6" w:rsidRDefault="006C69A6" w:rsidP="006C69A6">
            <w:pPr>
              <w:pStyle w:val="Senseespaiat"/>
              <w:rPr>
                <w:b w:val="0"/>
                <w:bCs w:val="0"/>
                <w:lang w:val="es-ES"/>
              </w:rPr>
            </w:pPr>
            <w:r w:rsidRPr="006C69A6">
              <w:rPr>
                <w:b w:val="0"/>
                <w:bCs w:val="0"/>
                <w:lang w:val="es-ES"/>
              </w:rPr>
              <w:t>Aplicación</w:t>
            </w:r>
          </w:p>
        </w:tc>
      </w:tr>
      <w:tr w:rsidR="006C69A6" w:rsidRPr="006C69A6" w14:paraId="19B9A408" w14:textId="77777777" w:rsidTr="006C69A6">
        <w:trPr>
          <w:jc w:val="center"/>
        </w:trPr>
        <w:tc>
          <w:tcPr>
            <w:tcW w:w="0" w:type="auto"/>
            <w:vAlign w:val="center"/>
          </w:tcPr>
          <w:p w14:paraId="378756A0" w14:textId="4BB2CD0B" w:rsidR="006C69A6" w:rsidRPr="006C69A6" w:rsidRDefault="006C69A6" w:rsidP="006C69A6">
            <w:pPr>
              <w:pStyle w:val="Senseespaiat"/>
              <w:rPr>
                <w:b w:val="0"/>
                <w:bCs w:val="0"/>
                <w:lang w:val="es-ES"/>
              </w:rPr>
            </w:pPr>
            <w:r w:rsidRPr="006C69A6">
              <w:rPr>
                <w:b w:val="0"/>
                <w:bCs w:val="0"/>
                <w:lang w:val="es-ES"/>
              </w:rPr>
              <w:t>Capa 6</w:t>
            </w:r>
          </w:p>
        </w:tc>
        <w:tc>
          <w:tcPr>
            <w:tcW w:w="0" w:type="auto"/>
            <w:vAlign w:val="center"/>
          </w:tcPr>
          <w:p w14:paraId="5E12FE7B" w14:textId="44841DB9" w:rsidR="006C69A6" w:rsidRPr="006C69A6" w:rsidRDefault="006C69A6" w:rsidP="006C69A6">
            <w:pPr>
              <w:pStyle w:val="Senseespaiat"/>
              <w:rPr>
                <w:b w:val="0"/>
                <w:bCs w:val="0"/>
                <w:lang w:val="es-ES"/>
              </w:rPr>
            </w:pPr>
            <w:r w:rsidRPr="006C69A6">
              <w:rPr>
                <w:b w:val="0"/>
                <w:bCs w:val="0"/>
                <w:lang w:val="es-ES"/>
              </w:rPr>
              <w:t>Presentación</w:t>
            </w:r>
          </w:p>
        </w:tc>
      </w:tr>
      <w:tr w:rsidR="006C69A6" w:rsidRPr="006C69A6" w14:paraId="41259E6A" w14:textId="77777777" w:rsidTr="006C69A6">
        <w:trPr>
          <w:jc w:val="center"/>
        </w:trPr>
        <w:tc>
          <w:tcPr>
            <w:tcW w:w="0" w:type="auto"/>
            <w:vAlign w:val="center"/>
          </w:tcPr>
          <w:p w14:paraId="01D6773D" w14:textId="2836A367" w:rsidR="006C69A6" w:rsidRPr="006C69A6" w:rsidRDefault="006C69A6" w:rsidP="006C69A6">
            <w:pPr>
              <w:pStyle w:val="Senseespaiat"/>
              <w:rPr>
                <w:b w:val="0"/>
                <w:bCs w:val="0"/>
                <w:lang w:val="es-ES"/>
              </w:rPr>
            </w:pPr>
            <w:r w:rsidRPr="006C69A6">
              <w:rPr>
                <w:b w:val="0"/>
                <w:bCs w:val="0"/>
                <w:lang w:val="es-ES"/>
              </w:rPr>
              <w:t>Capa 5</w:t>
            </w:r>
          </w:p>
        </w:tc>
        <w:tc>
          <w:tcPr>
            <w:tcW w:w="0" w:type="auto"/>
            <w:vAlign w:val="center"/>
          </w:tcPr>
          <w:p w14:paraId="1BA918B5" w14:textId="3AB1B0D6" w:rsidR="006C69A6" w:rsidRPr="006C69A6" w:rsidRDefault="006C69A6" w:rsidP="006C69A6">
            <w:pPr>
              <w:pStyle w:val="Senseespaiat"/>
              <w:rPr>
                <w:b w:val="0"/>
                <w:bCs w:val="0"/>
                <w:lang w:val="es-ES"/>
              </w:rPr>
            </w:pPr>
            <w:r w:rsidRPr="006C69A6">
              <w:rPr>
                <w:b w:val="0"/>
                <w:bCs w:val="0"/>
                <w:lang w:val="es-ES"/>
              </w:rPr>
              <w:t>Sesión</w:t>
            </w:r>
          </w:p>
        </w:tc>
      </w:tr>
      <w:tr w:rsidR="006C69A6" w:rsidRPr="006C69A6" w14:paraId="01113C19" w14:textId="77777777" w:rsidTr="006C69A6">
        <w:trPr>
          <w:jc w:val="center"/>
        </w:trPr>
        <w:tc>
          <w:tcPr>
            <w:tcW w:w="0" w:type="auto"/>
            <w:vAlign w:val="center"/>
          </w:tcPr>
          <w:p w14:paraId="5B3B1E00" w14:textId="6221FC19" w:rsidR="006C69A6" w:rsidRPr="006C69A6" w:rsidRDefault="006C69A6" w:rsidP="006C69A6">
            <w:pPr>
              <w:pStyle w:val="Senseespaiat"/>
              <w:rPr>
                <w:b w:val="0"/>
                <w:bCs w:val="0"/>
                <w:lang w:val="es-ES"/>
              </w:rPr>
            </w:pPr>
            <w:r w:rsidRPr="006C69A6">
              <w:rPr>
                <w:b w:val="0"/>
                <w:bCs w:val="0"/>
                <w:lang w:val="es-ES"/>
              </w:rPr>
              <w:t>Capa 4</w:t>
            </w:r>
          </w:p>
        </w:tc>
        <w:tc>
          <w:tcPr>
            <w:tcW w:w="0" w:type="auto"/>
            <w:vAlign w:val="center"/>
          </w:tcPr>
          <w:p w14:paraId="05FAC982" w14:textId="105D22C0" w:rsidR="006C69A6" w:rsidRPr="006C69A6" w:rsidRDefault="006C69A6" w:rsidP="006C69A6">
            <w:pPr>
              <w:pStyle w:val="Senseespaiat"/>
              <w:rPr>
                <w:b w:val="0"/>
                <w:bCs w:val="0"/>
                <w:lang w:val="es-ES"/>
              </w:rPr>
            </w:pPr>
            <w:r w:rsidRPr="006C69A6">
              <w:rPr>
                <w:b w:val="0"/>
                <w:bCs w:val="0"/>
                <w:lang w:val="es-ES"/>
              </w:rPr>
              <w:t>Transporte</w:t>
            </w:r>
          </w:p>
        </w:tc>
      </w:tr>
      <w:tr w:rsidR="006C69A6" w:rsidRPr="006C69A6" w14:paraId="4AA70054" w14:textId="77777777" w:rsidTr="006C69A6">
        <w:trPr>
          <w:jc w:val="center"/>
        </w:trPr>
        <w:tc>
          <w:tcPr>
            <w:tcW w:w="0" w:type="auto"/>
            <w:vAlign w:val="center"/>
          </w:tcPr>
          <w:p w14:paraId="0D3B4395" w14:textId="056AE9FC" w:rsidR="006C69A6" w:rsidRPr="006C69A6" w:rsidRDefault="006C69A6" w:rsidP="006C69A6">
            <w:pPr>
              <w:pStyle w:val="Senseespaiat"/>
              <w:rPr>
                <w:b w:val="0"/>
                <w:bCs w:val="0"/>
                <w:lang w:val="es-ES"/>
              </w:rPr>
            </w:pPr>
            <w:r w:rsidRPr="006C69A6">
              <w:rPr>
                <w:b w:val="0"/>
                <w:bCs w:val="0"/>
                <w:lang w:val="es-ES"/>
              </w:rPr>
              <w:lastRenderedPageBreak/>
              <w:t>Capa 3</w:t>
            </w:r>
          </w:p>
        </w:tc>
        <w:tc>
          <w:tcPr>
            <w:tcW w:w="0" w:type="auto"/>
            <w:vAlign w:val="center"/>
          </w:tcPr>
          <w:p w14:paraId="359C5CF5" w14:textId="74FFEDEE" w:rsidR="006C69A6" w:rsidRPr="006C69A6" w:rsidRDefault="006C69A6" w:rsidP="006C69A6">
            <w:pPr>
              <w:pStyle w:val="Senseespaiat"/>
              <w:rPr>
                <w:b w:val="0"/>
                <w:bCs w:val="0"/>
                <w:lang w:val="es-ES"/>
              </w:rPr>
            </w:pPr>
            <w:r w:rsidRPr="006C69A6">
              <w:rPr>
                <w:b w:val="0"/>
                <w:bCs w:val="0"/>
                <w:lang w:val="es-ES"/>
              </w:rPr>
              <w:t>Red</w:t>
            </w:r>
          </w:p>
        </w:tc>
      </w:tr>
      <w:tr w:rsidR="006C69A6" w:rsidRPr="006C69A6" w14:paraId="693A484D" w14:textId="77777777" w:rsidTr="006C69A6">
        <w:trPr>
          <w:jc w:val="center"/>
        </w:trPr>
        <w:tc>
          <w:tcPr>
            <w:tcW w:w="0" w:type="auto"/>
            <w:vAlign w:val="center"/>
          </w:tcPr>
          <w:p w14:paraId="03C46618" w14:textId="5AA627A0" w:rsidR="006C69A6" w:rsidRPr="006C69A6" w:rsidRDefault="006C69A6" w:rsidP="006C69A6">
            <w:pPr>
              <w:pStyle w:val="Senseespaiat"/>
              <w:rPr>
                <w:b w:val="0"/>
                <w:bCs w:val="0"/>
                <w:lang w:val="es-ES"/>
              </w:rPr>
            </w:pPr>
            <w:r w:rsidRPr="006C69A6">
              <w:rPr>
                <w:b w:val="0"/>
                <w:bCs w:val="0"/>
                <w:lang w:val="es-ES"/>
              </w:rPr>
              <w:t>Capa 2</w:t>
            </w:r>
          </w:p>
        </w:tc>
        <w:tc>
          <w:tcPr>
            <w:tcW w:w="0" w:type="auto"/>
            <w:vAlign w:val="center"/>
          </w:tcPr>
          <w:p w14:paraId="208D5673" w14:textId="71B98A73" w:rsidR="006C69A6" w:rsidRPr="006C69A6" w:rsidRDefault="006C69A6" w:rsidP="006C69A6">
            <w:pPr>
              <w:pStyle w:val="Senseespaiat"/>
              <w:rPr>
                <w:b w:val="0"/>
                <w:bCs w:val="0"/>
                <w:lang w:val="es-ES"/>
              </w:rPr>
            </w:pPr>
            <w:r w:rsidRPr="006C69A6">
              <w:rPr>
                <w:b w:val="0"/>
                <w:bCs w:val="0"/>
                <w:lang w:val="es-ES"/>
              </w:rPr>
              <w:t>Enlace</w:t>
            </w:r>
          </w:p>
        </w:tc>
      </w:tr>
      <w:tr w:rsidR="006C69A6" w:rsidRPr="006C69A6" w14:paraId="56DAFF38" w14:textId="77777777" w:rsidTr="006C69A6">
        <w:trPr>
          <w:jc w:val="center"/>
        </w:trPr>
        <w:tc>
          <w:tcPr>
            <w:tcW w:w="0" w:type="auto"/>
            <w:vAlign w:val="center"/>
          </w:tcPr>
          <w:p w14:paraId="7BF49998" w14:textId="41C724DF" w:rsidR="006C69A6" w:rsidRPr="006C69A6" w:rsidRDefault="006C69A6" w:rsidP="006C69A6">
            <w:pPr>
              <w:pStyle w:val="Senseespaiat"/>
              <w:rPr>
                <w:b w:val="0"/>
                <w:bCs w:val="0"/>
                <w:lang w:val="es-ES"/>
              </w:rPr>
            </w:pPr>
            <w:r w:rsidRPr="006C69A6">
              <w:rPr>
                <w:b w:val="0"/>
                <w:bCs w:val="0"/>
                <w:lang w:val="es-ES"/>
              </w:rPr>
              <w:t>Capa 1</w:t>
            </w:r>
          </w:p>
        </w:tc>
        <w:tc>
          <w:tcPr>
            <w:tcW w:w="0" w:type="auto"/>
            <w:vAlign w:val="center"/>
          </w:tcPr>
          <w:p w14:paraId="71B56470" w14:textId="4A1E23A3" w:rsidR="006C69A6" w:rsidRPr="006C69A6" w:rsidRDefault="006C69A6" w:rsidP="00B12A44">
            <w:pPr>
              <w:pStyle w:val="Senseespaiat"/>
              <w:keepNext/>
              <w:rPr>
                <w:b w:val="0"/>
                <w:bCs w:val="0"/>
                <w:lang w:val="es-ES"/>
              </w:rPr>
            </w:pPr>
            <w:r w:rsidRPr="006C69A6">
              <w:rPr>
                <w:b w:val="0"/>
                <w:bCs w:val="0"/>
                <w:lang w:val="es-ES"/>
              </w:rPr>
              <w:t>Física</w:t>
            </w:r>
          </w:p>
        </w:tc>
      </w:tr>
    </w:tbl>
    <w:p w14:paraId="33B06C39" w14:textId="6334AC93" w:rsidR="006C69A6" w:rsidRDefault="00B12A44" w:rsidP="00975A97">
      <w:pPr>
        <w:pStyle w:val="Llegenda"/>
      </w:pPr>
      <w:bookmarkStart w:id="61" w:name="_Toc63270491"/>
      <w:r>
        <w:t xml:space="preserve">Figura </w:t>
      </w:r>
      <w:r w:rsidR="0079774A">
        <w:fldChar w:fldCharType="begin"/>
      </w:r>
      <w:r w:rsidR="0079774A">
        <w:instrText xml:space="preserve"> STYLEREF 1 \s </w:instrText>
      </w:r>
      <w:r w:rsidR="0079774A">
        <w:fldChar w:fldCharType="separate"/>
      </w:r>
      <w:r w:rsidR="0079774A">
        <w:rPr>
          <w:noProof/>
        </w:rPr>
        <w:t>4</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2</w:t>
      </w:r>
      <w:r w:rsidR="0079774A">
        <w:fldChar w:fldCharType="end"/>
      </w:r>
      <w:r>
        <w:t>: Modelo de capas OSI</w:t>
      </w:r>
      <w:r w:rsidR="00975A97">
        <w:t xml:space="preserve"> </w:t>
      </w:r>
      <w:r w:rsidR="00975A97">
        <w:fldChar w:fldCharType="begin"/>
      </w:r>
      <w:r w:rsidR="00975A97">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00975A97">
        <w:fldChar w:fldCharType="separate"/>
      </w:r>
      <w:r w:rsidR="00975A97" w:rsidRPr="00975A97">
        <w:rPr>
          <w:rFonts w:cs="Arial"/>
        </w:rPr>
        <w:t>(ISO/IEC JTC 1, 1994)</w:t>
      </w:r>
      <w:bookmarkEnd w:id="61"/>
      <w:r w:rsidR="00975A97">
        <w:fldChar w:fldCharType="end"/>
      </w:r>
    </w:p>
    <w:p w14:paraId="03459B22" w14:textId="7B7CAFE7" w:rsidR="00524352" w:rsidRPr="001D0A0F" w:rsidRDefault="00260FF2" w:rsidP="00DF4A77">
      <w:pPr>
        <w:pStyle w:val="Ttol3"/>
        <w:rPr>
          <w:highlight w:val="red"/>
        </w:rPr>
      </w:pPr>
      <w:bookmarkStart w:id="62" w:name="_Toc63277649"/>
      <w:r>
        <w:rPr>
          <w:highlight w:val="red"/>
        </w:rPr>
        <w:t>T</w:t>
      </w:r>
      <w:r w:rsidR="006A75D4">
        <w:rPr>
          <w:highlight w:val="red"/>
        </w:rPr>
        <w:t>r</w:t>
      </w:r>
      <w:r>
        <w:rPr>
          <w:highlight w:val="red"/>
        </w:rPr>
        <w:t>ansport Control Protocol (</w:t>
      </w:r>
      <w:r w:rsidR="00524352" w:rsidRPr="00217076">
        <w:rPr>
          <w:highlight w:val="red"/>
        </w:rPr>
        <w:t>TCP</w:t>
      </w:r>
      <w:r>
        <w:rPr>
          <w:highlight w:val="red"/>
        </w:rPr>
        <w:t>)</w:t>
      </w:r>
      <w:bookmarkEnd w:id="62"/>
    </w:p>
    <w:p w14:paraId="77E53330" w14:textId="749BE25B" w:rsidR="001D0A0F" w:rsidRPr="001D0A0F" w:rsidRDefault="00D71B4B" w:rsidP="001D0A0F">
      <w:r w:rsidRPr="00D71B4B">
        <w:t>TODO</w:t>
      </w:r>
    </w:p>
    <w:p w14:paraId="3F9B39AB" w14:textId="6772DC2C" w:rsidR="00524352" w:rsidRPr="001D0A0F" w:rsidRDefault="006B5585" w:rsidP="00DF4A77">
      <w:pPr>
        <w:pStyle w:val="Ttol3"/>
        <w:rPr>
          <w:highlight w:val="red"/>
        </w:rPr>
      </w:pPr>
      <w:bookmarkStart w:id="63" w:name="_Toc63277650"/>
      <w:r>
        <w:rPr>
          <w:highlight w:val="red"/>
        </w:rPr>
        <w:t>User Datagram Protocol (</w:t>
      </w:r>
      <w:r w:rsidR="00524352" w:rsidRPr="00217076">
        <w:rPr>
          <w:highlight w:val="red"/>
        </w:rPr>
        <w:t>U</w:t>
      </w:r>
      <w:r>
        <w:rPr>
          <w:highlight w:val="red"/>
        </w:rPr>
        <w:t>DP)</w:t>
      </w:r>
      <w:bookmarkEnd w:id="63"/>
    </w:p>
    <w:p w14:paraId="56D62354" w14:textId="65A3076C" w:rsidR="001D0A0F" w:rsidRPr="001D0A0F" w:rsidRDefault="00D71B4B" w:rsidP="001D0A0F">
      <w:r w:rsidRPr="00D71B4B">
        <w:t>TODO</w:t>
      </w:r>
    </w:p>
    <w:p w14:paraId="69CB6DBC" w14:textId="1BCDDF80" w:rsidR="00E31017" w:rsidRPr="00C11E7D" w:rsidRDefault="006B5585" w:rsidP="000A2A0D">
      <w:pPr>
        <w:pStyle w:val="Ttol2"/>
        <w:rPr>
          <w:highlight w:val="yellow"/>
        </w:rPr>
      </w:pPr>
      <w:bookmarkStart w:id="64" w:name="_Toc63277651"/>
      <w:r>
        <w:rPr>
          <w:highlight w:val="yellow"/>
        </w:rPr>
        <w:t>Metodologías para el Desarrollo de Videojuegos En Línea</w:t>
      </w:r>
      <w:bookmarkEnd w:id="64"/>
    </w:p>
    <w:p w14:paraId="1D273D47" w14:textId="1DE3D813" w:rsidR="001D0A0F"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6F620A2F" w:rsidR="00E31017" w:rsidRDefault="00E31017" w:rsidP="00DF4A77">
      <w:pPr>
        <w:pStyle w:val="Ttol3"/>
        <w:rPr>
          <w:highlight w:val="yellow"/>
        </w:rPr>
      </w:pPr>
      <w:bookmarkStart w:id="65" w:name="_Toc63277652"/>
      <w:r w:rsidRPr="00C11E7D">
        <w:rPr>
          <w:highlight w:val="yellow"/>
        </w:rPr>
        <w:t>Cliente-Servidor</w:t>
      </w:r>
      <w:bookmarkEnd w:id="65"/>
    </w:p>
    <w:p w14:paraId="1F2DB0F3" w14:textId="347ED19B" w:rsidR="00D94D5F" w:rsidRPr="00D94D5F" w:rsidRDefault="00D94D5F" w:rsidP="00D94D5F">
      <w:r w:rsidRPr="00D94D5F">
        <w:t>Cli</w:t>
      </w:r>
      <w:r>
        <w:t xml:space="preserve">ente-Servidor es la metodología más usado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lastRenderedPageBreak/>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1BD91FCA" w:rsidR="00CD42B3" w:rsidRPr="00CD42B3" w:rsidRDefault="00CD42B3" w:rsidP="00975A97">
      <w:pPr>
        <w:pStyle w:val="Llegenda"/>
      </w:pPr>
      <w:bookmarkStart w:id="66" w:name="_Toc63270492"/>
      <w:r w:rsidRPr="00CD42B3">
        <w:t xml:space="preserve">Figura </w:t>
      </w:r>
      <w:r w:rsidR="0079774A">
        <w:fldChar w:fldCharType="begin"/>
      </w:r>
      <w:r w:rsidR="0079774A">
        <w:instrText xml:space="preserve"> STYLEREF 1 \s </w:instrText>
      </w:r>
      <w:r w:rsidR="0079774A">
        <w:fldChar w:fldCharType="separate"/>
      </w:r>
      <w:r w:rsidR="0079774A">
        <w:rPr>
          <w:noProof/>
        </w:rPr>
        <w:t>4</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3</w:t>
      </w:r>
      <w:r w:rsidR="0079774A">
        <w:fldChar w:fldCharType="end"/>
      </w:r>
      <w:r w:rsidRPr="00CD42B3">
        <w:t xml:space="preserve">: </w:t>
      </w:r>
      <w:r w:rsidR="00C05C99">
        <w:t>Topología</w:t>
      </w:r>
      <w:r w:rsidRPr="00CD42B3">
        <w:t xml:space="preserve"> Cliente-Servidor</w:t>
      </w:r>
      <w:bookmarkEnd w:id="66"/>
    </w:p>
    <w:p w14:paraId="4808EC1A" w14:textId="534F5B98" w:rsidR="001D0A0F" w:rsidRDefault="00260FF2" w:rsidP="00CD42B3">
      <w:r>
        <w:t xml:space="preserve">El funcionamiento del cliente-servidor es sencillo, tanto el cliente como el servidor ejecutan una instancia del juego, aunque </w:t>
      </w:r>
      <w:r w:rsidR="006B5585">
        <w:t xml:space="preserve">el servidor puede ser o no autoritativo, más a delante se vera la diferencia, la instancia del servidor suele ser la que manda. </w:t>
      </w:r>
    </w:p>
    <w:p w14:paraId="2BB886EF" w14:textId="5DC3DE5E" w:rsidR="00260FF2" w:rsidRPr="00234549" w:rsidRDefault="00260FF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2679C317" w:rsidR="006B5585" w:rsidRDefault="006B5585" w:rsidP="006B5585">
      <w:r>
        <w:t>El problema principal del cliente-servidor es mucho mas costoso, que el peer-to-peer. Ya que, como se verá en el siguiente subapartado, el p2p tiene ningún servidor.</w:t>
      </w:r>
    </w:p>
    <w:p w14:paraId="283E2046" w14:textId="2C6931B0" w:rsidR="006B5585" w:rsidRPr="006B5585" w:rsidRDefault="006B5585" w:rsidP="006B5585">
      <w:r>
        <w:t>El segundo problema crucial es de rendimiento, como se puede leer</w:t>
      </w:r>
    </w:p>
    <w:p w14:paraId="7F973EAA" w14:textId="0459D9B9" w:rsidR="00E31017" w:rsidRPr="00752150" w:rsidRDefault="00E31017" w:rsidP="00DF4A77">
      <w:pPr>
        <w:pStyle w:val="Ttol3"/>
        <w:rPr>
          <w:highlight w:val="red"/>
        </w:rPr>
      </w:pPr>
      <w:bookmarkStart w:id="67" w:name="_Toc63277653"/>
      <w:r w:rsidRPr="00752150">
        <w:rPr>
          <w:highlight w:val="red"/>
        </w:rPr>
        <w:t>Peer-to-Peer</w:t>
      </w:r>
      <w:r w:rsidR="006B5585" w:rsidRPr="00752150">
        <w:rPr>
          <w:highlight w:val="red"/>
        </w:rPr>
        <w:t xml:space="preserve"> (p2p)</w:t>
      </w:r>
      <w:bookmarkEnd w:id="67"/>
    </w:p>
    <w:p w14:paraId="24827FAE" w14:textId="211BA68E" w:rsidR="001D0A0F" w:rsidRPr="00CE350F" w:rsidRDefault="00D71B4B" w:rsidP="001D0A0F">
      <w:r w:rsidRPr="00D71B4B">
        <w:t>TODO</w:t>
      </w:r>
    </w:p>
    <w:p w14:paraId="7ECA0301" w14:textId="3D68EA70" w:rsidR="00E31017" w:rsidRPr="00752150" w:rsidRDefault="00E31017" w:rsidP="00DF4A77">
      <w:pPr>
        <w:pStyle w:val="Ttol3"/>
        <w:rPr>
          <w:highlight w:val="red"/>
        </w:rPr>
      </w:pPr>
      <w:bookmarkStart w:id="68" w:name="_Toc63277654"/>
      <w:r w:rsidRPr="00752150">
        <w:rPr>
          <w:highlight w:val="red"/>
        </w:rPr>
        <w:t>Servidor-Servidor</w:t>
      </w:r>
      <w:bookmarkEnd w:id="68"/>
    </w:p>
    <w:p w14:paraId="7CF69550" w14:textId="57EACBD6" w:rsidR="001D0A0F" w:rsidRPr="00CE350F" w:rsidRDefault="00D71B4B" w:rsidP="001D0A0F">
      <w:r w:rsidRPr="00D71B4B">
        <w:t>TODO</w:t>
      </w:r>
    </w:p>
    <w:p w14:paraId="6121CCB5" w14:textId="299E15EF" w:rsidR="000C6D98" w:rsidRPr="00234549" w:rsidRDefault="0020755D" w:rsidP="00883827">
      <w:pPr>
        <w:pStyle w:val="Ttol2"/>
        <w:rPr>
          <w:highlight w:val="yellow"/>
        </w:rPr>
      </w:pPr>
      <w:bookmarkStart w:id="69" w:name="_Toc63277655"/>
      <w:r w:rsidRPr="00234549">
        <w:rPr>
          <w:highlight w:val="yellow"/>
        </w:rPr>
        <w:t>Funcionamiento de un Coche</w:t>
      </w:r>
      <w:bookmarkEnd w:id="69"/>
    </w:p>
    <w:p w14:paraId="30BC38C8" w14:textId="6957834A"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w:t>
      </w:r>
      <w:r w:rsidR="0010701A">
        <w:lastRenderedPageBreak/>
        <w:t>vida real</w:t>
      </w:r>
      <w:r w:rsidR="00260FF2">
        <w:t>. En está sección no se explicará nada sobre la evolución de los coches, solo se centrará en explicar su funcionamiento se manera sencilla.</w:t>
      </w:r>
    </w:p>
    <w:p w14:paraId="49C55ECE" w14:textId="77777777" w:rsidR="006A1A5B" w:rsidRDefault="006A1A5B" w:rsidP="00883827">
      <w:pPr>
        <w:rPr>
          <w:rFonts w:eastAsiaTheme="majorEastAsia"/>
        </w:rPr>
      </w:pPr>
      <w:bookmarkStart w:id="70" w:name="_Diseño_Metodológico_y"/>
      <w:bookmarkEnd w:id="70"/>
    </w:p>
    <w:p w14:paraId="0394CC0E" w14:textId="5D0CA93D" w:rsidR="0020755D" w:rsidRPr="00722C10" w:rsidRDefault="0020755D" w:rsidP="00883827">
      <w:pPr>
        <w:rPr>
          <w:rFonts w:eastAsiaTheme="majorEastAsia"/>
        </w:rPr>
        <w:sectPr w:rsidR="0020755D" w:rsidRPr="00722C10" w:rsidSect="006B5585">
          <w:headerReference w:type="default" r:id="rId22"/>
          <w:type w:val="oddPage"/>
          <w:pgSz w:w="11906" w:h="16838" w:code="9"/>
          <w:pgMar w:top="1701" w:right="1440" w:bottom="1440" w:left="1440" w:header="709" w:footer="709" w:gutter="284"/>
          <w:cols w:space="708"/>
          <w:docGrid w:linePitch="360"/>
        </w:sectPr>
      </w:pPr>
    </w:p>
    <w:p w14:paraId="49363907" w14:textId="5E027AE2" w:rsidR="002B4388" w:rsidRDefault="00850C4E" w:rsidP="009610BE">
      <w:pPr>
        <w:pStyle w:val="Ttol1"/>
        <w:rPr>
          <w:highlight w:val="yellow"/>
        </w:rPr>
      </w:pPr>
      <w:bookmarkStart w:id="71" w:name="_Toc60338180"/>
      <w:bookmarkStart w:id="72" w:name="_Toc63277656"/>
      <w:r w:rsidRPr="00BF0652">
        <w:rPr>
          <w:highlight w:val="yellow"/>
        </w:rPr>
        <w:lastRenderedPageBreak/>
        <w:t>DISEÑO METODOLÓGICO Y CRONOGRAMA</w:t>
      </w:r>
      <w:bookmarkEnd w:id="51"/>
      <w:bookmarkEnd w:id="52"/>
      <w:bookmarkEnd w:id="71"/>
      <w:bookmarkEnd w:id="72"/>
    </w:p>
    <w:p w14:paraId="37FDC0DD" w14:textId="35BE68C3" w:rsidR="0079774A"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DD81431" w:rsidR="00752150" w:rsidRPr="00E766D2" w:rsidRDefault="00752150" w:rsidP="00196563">
      <w:pPr>
        <w:pStyle w:val="Ttol2"/>
        <w:rPr>
          <w:highlight w:val="magenta"/>
        </w:rPr>
      </w:pPr>
      <w:bookmarkStart w:id="73" w:name="_Toc63277657"/>
      <w:r w:rsidRPr="00E766D2">
        <w:rPr>
          <w:highlight w:val="magenta"/>
        </w:rPr>
        <w:t>Herramientas de Desarrollo</w:t>
      </w:r>
      <w:bookmarkEnd w:id="73"/>
    </w:p>
    <w:p w14:paraId="258B64C8" w14:textId="26C37F09" w:rsidR="00E766D2"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22FDE9F9" w:rsidR="006C69A6" w:rsidRPr="00525766" w:rsidRDefault="00E766D2" w:rsidP="006C69A6">
      <w:pPr>
        <w:pStyle w:val="Ttol3"/>
        <w:rPr>
          <w:highlight w:val="magenta"/>
        </w:rPr>
      </w:pPr>
      <w:bookmarkStart w:id="74" w:name="_Toc63277658"/>
      <w:r w:rsidRPr="00525766">
        <w:rPr>
          <w:highlight w:val="magenta"/>
        </w:rPr>
        <w:t xml:space="preserve">Herramientas de </w:t>
      </w:r>
      <w:r w:rsidR="006C69A6" w:rsidRPr="00525766">
        <w:rPr>
          <w:highlight w:val="magenta"/>
        </w:rPr>
        <w:t>Desarrollo del Cliente</w:t>
      </w:r>
      <w:bookmarkEnd w:id="74"/>
    </w:p>
    <w:p w14:paraId="630E47EE" w14:textId="6CC57AFA" w:rsidR="00E766D2" w:rsidRDefault="00E766D2" w:rsidP="00E766D2">
      <w:r w:rsidRPr="00E766D2">
        <w:t>El clien</w:t>
      </w:r>
      <w:r>
        <w:t xml:space="preserve">te lo primero que se debe saber es que motor de juego se usará. </w:t>
      </w:r>
      <w:r w:rsidRPr="00E766D2">
        <w:rPr>
          <w:i/>
          <w:iCs/>
        </w:rPr>
        <w:t>Unreal Engine</w:t>
      </w:r>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Pr="00E766D2">
        <w:rPr>
          <w:rFonts w:cs="Arial"/>
        </w:rPr>
        <w:t>(Epic Games,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Unity Engine</w:t>
      </w:r>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581890" w:rsidRPr="00581890">
        <w:rPr>
          <w:rFonts w:cs="Arial"/>
        </w:rPr>
        <w:t>(Unity Technologies, 2005)</w:t>
      </w:r>
      <w:r w:rsidR="00581890">
        <w:fldChar w:fldCharType="end"/>
      </w:r>
      <w:r w:rsidR="00581890">
        <w:t xml:space="preserve">. Se descartó usar </w:t>
      </w:r>
      <w:r w:rsidR="00581890">
        <w:rPr>
          <w:i/>
          <w:iCs/>
        </w:rPr>
        <w:t xml:space="preserve">Unity </w:t>
      </w:r>
      <w:r w:rsidR="00525766">
        <w:rPr>
          <w:i/>
          <w:iCs/>
        </w:rPr>
        <w:t>Engine,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r>
        <w:rPr>
          <w:i/>
          <w:iCs/>
        </w:rPr>
        <w:t>Blueprints</w:t>
      </w:r>
      <w:r>
        <w:t xml:space="preserve"> en casos en que hacerlo en C++ resulte muy dificultoso. Por ejemplo, el HUD estará hecho en </w:t>
      </w:r>
      <w:r w:rsidRPr="00525766">
        <w:rPr>
          <w:i/>
          <w:iCs/>
        </w:rPr>
        <w:t>Blueprints</w:t>
      </w:r>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r w:rsidRPr="00525766">
        <w:rPr>
          <w:i/>
          <w:iCs/>
        </w:rPr>
        <w:t>preview</w:t>
      </w:r>
      <w:r>
        <w:t xml:space="preserve"> del IDE de la empresa </w:t>
      </w:r>
      <w:r>
        <w:rPr>
          <w:i/>
          <w:iCs/>
        </w:rPr>
        <w:t>JetBrains</w:t>
      </w:r>
      <w:r>
        <w:t xml:space="preserve"> que se llama </w:t>
      </w:r>
      <w:r>
        <w:rPr>
          <w:i/>
          <w:iCs/>
        </w:rPr>
        <w:t>Rider</w:t>
      </w:r>
      <w:r>
        <w:t xml:space="preserve">. Es decir, </w:t>
      </w:r>
      <w:r>
        <w:rPr>
          <w:i/>
          <w:iCs/>
        </w:rPr>
        <w:t>Rider</w:t>
      </w:r>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Unity Engine</w:t>
      </w:r>
      <w:r>
        <w:t xml:space="preserve">. Hace realmente poco </w:t>
      </w:r>
      <w:r>
        <w:rPr>
          <w:i/>
          <w:iCs/>
        </w:rPr>
        <w:t>Rider</w:t>
      </w:r>
      <w:r>
        <w:t xml:space="preserve"> sacó su versión de IDE para poder programar exclusivamente en C++ y actualmente se encuentra en modo </w:t>
      </w:r>
      <w:r w:rsidRPr="00525766">
        <w:rPr>
          <w:i/>
          <w:iCs/>
        </w:rPr>
        <w:t>preview</w:t>
      </w:r>
      <w:r>
        <w:t xml:space="preserve">. El motivo de usar </w:t>
      </w:r>
      <w:r>
        <w:rPr>
          <w:i/>
          <w:iCs/>
        </w:rPr>
        <w:t>Rider</w:t>
      </w:r>
      <w:r>
        <w:t xml:space="preserve"> es más por comodidad del autor, ya que desde segundo de carrera ha ido usando </w:t>
      </w:r>
      <w:r w:rsidR="0079774A">
        <w:t>IDE</w:t>
      </w:r>
      <w:r>
        <w:t xml:space="preserve"> de esta empresa, </w:t>
      </w:r>
      <w:r>
        <w:rPr>
          <w:i/>
          <w:iCs/>
        </w:rPr>
        <w:t>JetBrains</w:t>
      </w:r>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51545C38">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5F75DD8" w14:textId="7EF108D2" w:rsidR="00E766D2" w:rsidRPr="0079774A" w:rsidRDefault="00E766D2" w:rsidP="00E766D2">
      <w:pPr>
        <w:pStyle w:val="Llegenda"/>
      </w:pPr>
      <w:r>
        <w:t xml:space="preserve">Figura </w:t>
      </w:r>
      <w:r w:rsidR="0079774A">
        <w:fldChar w:fldCharType="begin"/>
      </w:r>
      <w:r w:rsidR="0079774A">
        <w:instrText xml:space="preserve"> STYLEREF 1 \s </w:instrText>
      </w:r>
      <w:r w:rsidR="0079774A">
        <w:fldChar w:fldCharType="separate"/>
      </w:r>
      <w:r w:rsidR="0079774A">
        <w:rPr>
          <w:noProof/>
        </w:rPr>
        <w:t>5</w:t>
      </w:r>
      <w:r w:rsidR="0079774A">
        <w:fldChar w:fldCharType="end"/>
      </w:r>
      <w:r w:rsidR="0079774A">
        <w:t>.</w:t>
      </w:r>
      <w:r w:rsidR="0079774A">
        <w:fldChar w:fldCharType="begin"/>
      </w:r>
      <w:r w:rsidR="0079774A">
        <w:instrText xml:space="preserve"> SEQ Figura \* ARABIC \s 1 </w:instrText>
      </w:r>
      <w:r w:rsidR="0079774A">
        <w:fldChar w:fldCharType="separate"/>
      </w:r>
      <w:r w:rsidR="0079774A">
        <w:rPr>
          <w:noProof/>
        </w:rPr>
        <w:t>1</w:t>
      </w:r>
      <w:r w:rsidR="0079774A">
        <w:fldChar w:fldCharType="end"/>
      </w:r>
      <w:r>
        <w:t>: Logotipo</w:t>
      </w:r>
      <w:r w:rsidR="0079774A">
        <w:t>s</w:t>
      </w:r>
      <w:r>
        <w:t xml:space="preserve"> de </w:t>
      </w:r>
      <w:r w:rsidRPr="00E766D2">
        <w:rPr>
          <w:i/>
          <w:iCs/>
        </w:rPr>
        <w:t>Unreal Engine</w:t>
      </w:r>
      <w:r w:rsidR="00581890">
        <w:t xml:space="preserve"> </w:t>
      </w:r>
      <w:r w:rsidR="0079774A">
        <w:t>y</w:t>
      </w:r>
      <w:r w:rsidR="00581890">
        <w:t xml:space="preserve"> </w:t>
      </w:r>
      <w:r w:rsidR="00581890">
        <w:rPr>
          <w:i/>
          <w:iCs/>
        </w:rPr>
        <w:t>JetBrains Rider</w:t>
      </w:r>
      <w:r w:rsidR="0079774A">
        <w:rPr>
          <w:i/>
          <w:iCs/>
        </w:rPr>
        <w:t xml:space="preserve"> </w:t>
      </w:r>
      <w:r w:rsidR="0079774A">
        <w:t>respectivamente.</w:t>
      </w:r>
    </w:p>
    <w:p w14:paraId="09BB9C55" w14:textId="0551A9A7" w:rsidR="006C69A6" w:rsidRPr="009610BE" w:rsidRDefault="00E766D2" w:rsidP="006C69A6">
      <w:pPr>
        <w:pStyle w:val="Ttol3"/>
        <w:rPr>
          <w:highlight w:val="red"/>
        </w:rPr>
      </w:pPr>
      <w:bookmarkStart w:id="75" w:name="_Toc63277659"/>
      <w:r w:rsidRPr="009610BE">
        <w:rPr>
          <w:highlight w:val="red"/>
        </w:rPr>
        <w:t xml:space="preserve">Herramientas de </w:t>
      </w:r>
      <w:r w:rsidR="006C69A6" w:rsidRPr="009610BE">
        <w:rPr>
          <w:highlight w:val="red"/>
        </w:rPr>
        <w:t>Desarrollo del Servidor</w:t>
      </w:r>
      <w:bookmarkEnd w:id="75"/>
    </w:p>
    <w:p w14:paraId="5332AED9" w14:textId="7E27B202" w:rsidR="009610BE" w:rsidRPr="009610BE" w:rsidRDefault="00525766" w:rsidP="009610BE">
      <w:pPr>
        <w:jc w:val="left"/>
      </w:pPr>
      <w:r>
        <w:t>Para programar el servidor</w:t>
      </w:r>
      <w:r w:rsidR="0079774A">
        <w:t xml:space="preserve">, se usará básicamente un </w:t>
      </w:r>
      <w:r w:rsidR="0079774A">
        <w:rPr>
          <w:i/>
          <w:iCs/>
        </w:rPr>
        <w:t>framework</w:t>
      </w:r>
      <w:r w:rsidR="0079774A">
        <w:t xml:space="preserve">, que es </w:t>
      </w:r>
      <w:r w:rsidR="0079774A" w:rsidRPr="0079774A">
        <w:rPr>
          <w:i/>
          <w:iCs/>
        </w:rPr>
        <w:t>Node.js</w:t>
      </w:r>
      <w:r w:rsidR="009610BE">
        <w:t xml:space="preserve">. </w:t>
      </w:r>
    </w:p>
    <w:p w14:paraId="28E60EF6" w14:textId="6AD1339C" w:rsidR="00525766" w:rsidRDefault="0079774A" w:rsidP="0079774A">
      <w:pPr>
        <w:jc w:val="center"/>
        <w:rPr>
          <w:i/>
          <w:iCs/>
        </w:rPr>
      </w:pPr>
      <w:r>
        <w:rPr>
          <w:noProof/>
        </w:rPr>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790B36D9" w:rsidR="0079774A" w:rsidRPr="0079774A" w:rsidRDefault="0079774A" w:rsidP="009610BE">
      <w:pPr>
        <w:pStyle w:val="Llegenda"/>
      </w:pPr>
      <w:r>
        <w:t xml:space="preserve">Figura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a \* ARABIC \s 1 </w:instrText>
      </w:r>
      <w:r>
        <w:fldChar w:fldCharType="separate"/>
      </w:r>
      <w:r>
        <w:rPr>
          <w:noProof/>
        </w:rPr>
        <w:t>2</w:t>
      </w:r>
      <w:r>
        <w:fldChar w:fldCharType="end"/>
      </w:r>
      <w:r>
        <w:t xml:space="preserve">: Logotipos de </w:t>
      </w:r>
      <w:r w:rsidRPr="0079774A">
        <w:rPr>
          <w:i/>
          <w:iCs/>
        </w:rPr>
        <w:t>JetBrains WebStorm</w:t>
      </w:r>
      <w:r>
        <w:t xml:space="preserve"> y </w:t>
      </w:r>
      <w:r w:rsidRPr="0079774A">
        <w:rPr>
          <w:i/>
          <w:iCs/>
        </w:rPr>
        <w:t>Node.js</w:t>
      </w:r>
      <w:r>
        <w:t>.</w:t>
      </w:r>
    </w:p>
    <w:p w14:paraId="76DB7445" w14:textId="0EB61F52" w:rsidR="00196563" w:rsidRPr="00BF0C2E" w:rsidRDefault="00196563" w:rsidP="00196563">
      <w:pPr>
        <w:pStyle w:val="Ttol2"/>
        <w:rPr>
          <w:highlight w:val="magenta"/>
        </w:rPr>
      </w:pPr>
      <w:bookmarkStart w:id="76" w:name="_Toc63277660"/>
      <w:r w:rsidRPr="00BF0C2E">
        <w:rPr>
          <w:highlight w:val="magenta"/>
        </w:rPr>
        <w:t>Metodología</w:t>
      </w:r>
      <w:bookmarkEnd w:id="76"/>
    </w:p>
    <w:p w14:paraId="3C6FC8E6" w14:textId="77777777" w:rsidR="00BF0C2E" w:rsidRDefault="00BF0C2E" w:rsidP="009610BE"/>
    <w:p w14:paraId="302C527D" w14:textId="71F9E742" w:rsidR="00BF0C2E" w:rsidRPr="00BF0C2E" w:rsidRDefault="00BF0C2E" w:rsidP="009610BE">
      <w:pPr>
        <w:rPr>
          <w:i/>
          <w:iCs/>
        </w:rPr>
      </w:pPr>
      <w:r>
        <w:lastRenderedPageBreak/>
        <w:t xml:space="preserve">Se intentará usar una metodología ágil. Para ello en el proyecto de </w:t>
      </w:r>
      <w:r>
        <w:rPr>
          <w:i/>
          <w:iCs/>
        </w:rPr>
        <w:t>Git</w:t>
      </w:r>
      <w:r>
        <w:t xml:space="preserve">, se crearán unas brancas de </w:t>
      </w:r>
      <w:r>
        <w:rPr>
          <w:i/>
          <w:iCs/>
        </w:rPr>
        <w:t>master</w:t>
      </w:r>
      <w:r>
        <w:t xml:space="preserve">, </w:t>
      </w:r>
      <w:r>
        <w:rPr>
          <w:i/>
          <w:iCs/>
        </w:rPr>
        <w:t>develop¸</w:t>
      </w:r>
      <w:r w:rsidRPr="00BF0C2E">
        <w:t>y</w:t>
      </w:r>
      <w:r>
        <w:rPr>
          <w:i/>
          <w:iCs/>
        </w:rPr>
        <w:t xml:space="preserve"> documentation</w:t>
      </w:r>
      <w:r>
        <w:t xml:space="preserve"> como brancas por defecto. Después para cada tarea se le pondrá las siglas del hito a que corresponde más las siglas de la misma, y a continuación el nombre de lo que se va a desarrollar. Por ejemplo si se está haciendo el controlador del personaje y justamente se está haciendo la aceleración del vehículo, el nombre de esa branca se llamaría </w:t>
      </w:r>
      <w:r w:rsidRPr="00BF0C2E">
        <w:rPr>
          <w:i/>
          <w:iCs/>
        </w:rPr>
        <w:t>c_vc_</w:t>
      </w:r>
      <w:r>
        <w:rPr>
          <w:i/>
          <w:iCs/>
        </w:rPr>
        <w:t>accelerate,</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2D02B259" w:rsidR="00423D52" w:rsidRPr="00BF0C2E" w:rsidRDefault="00423D52" w:rsidP="00423D52">
      <w:pPr>
        <w:pStyle w:val="Ttol3"/>
        <w:rPr>
          <w:highlight w:val="magenta"/>
        </w:rPr>
      </w:pPr>
      <w:bookmarkStart w:id="77" w:name="_Toc63277661"/>
      <w:r w:rsidRPr="00BF0C2E">
        <w:rPr>
          <w:highlight w:val="magenta"/>
        </w:rPr>
        <w:t>Metodología de la Documentación</w:t>
      </w:r>
      <w:bookmarkEnd w:id="77"/>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3EEB603C" w14:textId="77528369" w:rsidR="00423D52" w:rsidRDefault="00423D52" w:rsidP="009610BE">
      <w:r>
        <w:t>A continuación, está la entrega de la memoria final. Para poder explicar como se hará esta documentación, se debe saber que, una vez entregado el anteproyecto, la memoria final empezara su producción. Para ello se dedicarán dos horas semanales para el desarrollo de la misma, hasta las dos últimas semanas antes de la fecha límite del hito. Esas dos semanas, se supondrá que el producto ya estará acabado, y por lo tanto se dedicaran las veinte horas para acabar de pulir y dejar perfecto este documento.</w:t>
      </w:r>
    </w:p>
    <w:p w14:paraId="6DF9CBE3" w14:textId="04260BE2" w:rsidR="00423D52" w:rsidRPr="00542146" w:rsidRDefault="00423D52" w:rsidP="00423D52">
      <w:pPr>
        <w:pStyle w:val="Ttol3"/>
        <w:rPr>
          <w:highlight w:val="yellow"/>
        </w:rPr>
      </w:pPr>
      <w:bookmarkStart w:id="78" w:name="_Toc63277662"/>
      <w:r w:rsidRPr="00542146">
        <w:rPr>
          <w:highlight w:val="yellow"/>
        </w:rPr>
        <w:t>Metodología del Producto</w:t>
      </w:r>
      <w:bookmarkEnd w:id="78"/>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1CB72716"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r w:rsidR="00BF0C2E">
        <w:lastRenderedPageBreak/>
        <w:t>Además antes de poder hacer ese hito se debe haber hecho un pequeño GDD en donde se explique cuáles son las mecánicas y como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708E5C3A" w:rsidR="00BF0C2E" w:rsidRDefault="00BF0C2E" w:rsidP="00752150">
      <w:r>
        <w:t>El tercer y último hito es de nueve sprints y en él se hará la integración entre el cliente y el servidor.</w:t>
      </w:r>
    </w:p>
    <w:p w14:paraId="6752B26A" w14:textId="45CE1987" w:rsidR="009610BE" w:rsidRPr="00542146" w:rsidRDefault="009610BE" w:rsidP="009610BE">
      <w:pPr>
        <w:pStyle w:val="Ttol2"/>
        <w:rPr>
          <w:highlight w:val="red"/>
        </w:rPr>
      </w:pPr>
      <w:bookmarkStart w:id="79" w:name="_Toc63277663"/>
      <w:r w:rsidRPr="00542146">
        <w:rPr>
          <w:highlight w:val="red"/>
        </w:rPr>
        <w:t>Planificación</w:t>
      </w:r>
      <w:bookmarkEnd w:id="79"/>
    </w:p>
    <w:tbl>
      <w:tblPr>
        <w:tblStyle w:val="Taulaambquadrcula1"/>
        <w:tblW w:w="8952" w:type="dxa"/>
        <w:jc w:val="center"/>
        <w:tblCellMar>
          <w:top w:w="85" w:type="dxa"/>
          <w:left w:w="28" w:type="dxa"/>
          <w:bottom w:w="85" w:type="dxa"/>
          <w:right w:w="28" w:type="dxa"/>
        </w:tblCellMar>
        <w:tblLook w:val="04A0" w:firstRow="1" w:lastRow="0" w:firstColumn="1" w:lastColumn="0" w:noHBand="0" w:noVBand="1"/>
      </w:tblPr>
      <w:tblGrid>
        <w:gridCol w:w="346"/>
        <w:gridCol w:w="2083"/>
        <w:gridCol w:w="977"/>
        <w:gridCol w:w="1137"/>
        <w:gridCol w:w="1323"/>
        <w:gridCol w:w="2057"/>
        <w:gridCol w:w="1296"/>
        <w:gridCol w:w="1963"/>
      </w:tblGrid>
      <w:tr w:rsidR="00EC23CE" w:rsidRPr="001D0A0F" w14:paraId="0BD09E98" w14:textId="77777777" w:rsidTr="006C682C">
        <w:trPr>
          <w:trHeight w:val="746"/>
          <w:tblHeader/>
          <w:jc w:val="center"/>
        </w:trPr>
        <w:tc>
          <w:tcPr>
            <w:tcW w:w="0" w:type="auto"/>
            <w:tcBorders>
              <w:top w:val="nil"/>
              <w:left w:val="nil"/>
              <w:bottom w:val="single" w:sz="12" w:space="0" w:color="auto"/>
              <w:right w:val="single" w:sz="12" w:space="0" w:color="auto"/>
            </w:tcBorders>
            <w:vAlign w:val="center"/>
          </w:tcPr>
          <w:p w14:paraId="7E6FF23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D2B1A1B" w14:textId="429AD7D3" w:rsidR="00EC23CE" w:rsidRPr="00EC23CE" w:rsidRDefault="00EC23CE" w:rsidP="00EC23CE">
            <w:pPr>
              <w:pStyle w:val="Senseespaiat"/>
            </w:pPr>
            <w:r w:rsidRPr="00EC23CE">
              <w:t>ANTEPROYECT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9954B96" w14:textId="2B2D832F" w:rsidR="00EC23CE" w:rsidRPr="00EC23CE" w:rsidRDefault="00EC23CE" w:rsidP="00EC23CE">
            <w:pPr>
              <w:pStyle w:val="Senseespaiat"/>
            </w:pPr>
            <w:r w:rsidRPr="00EC23CE">
              <w:t>DISEÑ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F8181CD" w14:textId="2FBF5213" w:rsidR="00EC23CE" w:rsidRPr="00EC23CE" w:rsidRDefault="00EC23CE" w:rsidP="00EC23CE">
            <w:pPr>
              <w:pStyle w:val="Senseespaiat"/>
            </w:pPr>
            <w:r w:rsidRPr="00EC23CE">
              <w:t>CLIEN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65D53D1" w14:textId="39D4B20C" w:rsidR="00EC23CE" w:rsidRPr="00EC23CE" w:rsidRDefault="00EC23CE" w:rsidP="00EC23CE">
            <w:pPr>
              <w:pStyle w:val="Senseespaiat"/>
            </w:pPr>
            <w:r w:rsidRPr="00EC23CE">
              <w:t>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5653133" w14:textId="50B7D15A" w:rsidR="00EC23CE" w:rsidRPr="00EC23CE" w:rsidRDefault="00BF0C2E" w:rsidP="00EC23CE">
            <w:pPr>
              <w:pStyle w:val="Senseespaiat"/>
            </w:pPr>
            <w:r>
              <w:t>MULTIJUGA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661D34D0" w14:textId="54454CCB" w:rsidR="00EC23CE" w:rsidRPr="00EC23CE" w:rsidRDefault="00EC23CE" w:rsidP="00EC23CE">
            <w:pPr>
              <w:pStyle w:val="Senseespaiat"/>
            </w:pPr>
            <w:r w:rsidRPr="00EC23CE">
              <w:t>MEMÓRI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097FEDC0" w14:textId="00AE1256" w:rsidR="00EC23CE" w:rsidRPr="00EC23CE" w:rsidRDefault="00EC23CE" w:rsidP="00EC23CE">
            <w:pPr>
              <w:pStyle w:val="Senseespaiat"/>
            </w:pPr>
            <w:r w:rsidRPr="00EC23CE">
              <w:t>PREPARACIÓN PRESENTACIÓN</w:t>
            </w:r>
          </w:p>
        </w:tc>
      </w:tr>
      <w:tr w:rsidR="00EC23CE" w:rsidRPr="001D0A0F" w14:paraId="0792E55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15F6E2BF" w14:textId="1CA30E5E" w:rsidR="00EC23CE" w:rsidRPr="001D0A0F" w:rsidRDefault="00EC23CE" w:rsidP="00EC23CE">
            <w:pPr>
              <w:pStyle w:val="Senseespaiat"/>
            </w:pPr>
            <w:r w:rsidRPr="001D0A0F">
              <w:t>NOV</w:t>
            </w:r>
            <w:r>
              <w:t>I</w:t>
            </w:r>
            <w:r w:rsidRPr="001D0A0F">
              <w:t>EMBR</w:t>
            </w:r>
            <w:r w:rsidR="00A42F08">
              <w:t>E</w:t>
            </w:r>
            <w:r w:rsidRPr="001D0A0F">
              <w:t>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6A27D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866BE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E60A6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2A05E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3266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973EC5" w14:textId="50C48C9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500314" w14:textId="77777777" w:rsidR="00EC23CE" w:rsidRPr="001D0A0F" w:rsidRDefault="00EC23CE" w:rsidP="001D0A0F">
            <w:pPr>
              <w:spacing w:before="0" w:after="200" w:line="276" w:lineRule="auto"/>
              <w:jc w:val="center"/>
              <w:rPr>
                <w:rFonts w:cs="Times New Roman"/>
              </w:rPr>
            </w:pPr>
          </w:p>
        </w:tc>
      </w:tr>
      <w:tr w:rsidR="00EC23CE" w:rsidRPr="001D0A0F" w14:paraId="41FA35E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974201B"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F4E6E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4C0C9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8C6F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9D54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C4EFB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62C4A85" w14:textId="34A6BE68"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339579" w14:textId="77777777" w:rsidR="00EC23CE" w:rsidRPr="001D0A0F" w:rsidRDefault="00EC23CE" w:rsidP="001D0A0F">
            <w:pPr>
              <w:spacing w:before="0" w:after="200" w:line="276" w:lineRule="auto"/>
              <w:jc w:val="center"/>
              <w:rPr>
                <w:rFonts w:cs="Times New Roman"/>
              </w:rPr>
            </w:pPr>
          </w:p>
        </w:tc>
      </w:tr>
      <w:tr w:rsidR="00EC23CE" w:rsidRPr="001D0A0F" w14:paraId="15810F1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6F28475"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23901F8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15B9D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87FB8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AC90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DDA74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B6620E2" w14:textId="5E74F9D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0867C1" w14:textId="77777777" w:rsidR="00EC23CE" w:rsidRPr="001D0A0F" w:rsidRDefault="00EC23CE" w:rsidP="001D0A0F">
            <w:pPr>
              <w:spacing w:before="0" w:after="200" w:line="276" w:lineRule="auto"/>
              <w:jc w:val="center"/>
              <w:rPr>
                <w:rFonts w:cs="Times New Roman"/>
              </w:rPr>
            </w:pPr>
          </w:p>
        </w:tc>
      </w:tr>
      <w:tr w:rsidR="00EC23CE" w:rsidRPr="001D0A0F" w14:paraId="239099E2"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32C8CC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265034B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032F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33553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57CA6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FCEB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F3850A" w14:textId="6CD8C14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43B557" w14:textId="77777777" w:rsidR="00EC23CE" w:rsidRPr="001D0A0F" w:rsidRDefault="00EC23CE" w:rsidP="001D0A0F">
            <w:pPr>
              <w:spacing w:before="0" w:after="200" w:line="276" w:lineRule="auto"/>
              <w:jc w:val="center"/>
              <w:rPr>
                <w:rFonts w:cs="Times New Roman"/>
              </w:rPr>
            </w:pPr>
          </w:p>
        </w:tc>
      </w:tr>
      <w:tr w:rsidR="00EC23CE" w:rsidRPr="001D0A0F" w14:paraId="4976EDBA"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D6C2D51" w14:textId="50E1BB23" w:rsidR="00EC23CE" w:rsidRPr="001D0A0F" w:rsidRDefault="00EC23CE" w:rsidP="00EC23CE">
            <w:pPr>
              <w:pStyle w:val="Senseespaiat"/>
            </w:pPr>
            <w:r w:rsidRPr="00EF7114">
              <w:t>DICIEMBRE</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967553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3DCEB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3110B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5BE1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EA9A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539CEA0" w14:textId="7E77694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5B8B14E" w14:textId="77777777" w:rsidR="00EC23CE" w:rsidRPr="001D0A0F" w:rsidRDefault="00EC23CE" w:rsidP="001D0A0F">
            <w:pPr>
              <w:spacing w:before="0" w:after="200" w:line="276" w:lineRule="auto"/>
              <w:jc w:val="center"/>
              <w:rPr>
                <w:rFonts w:cs="Times New Roman"/>
              </w:rPr>
            </w:pPr>
          </w:p>
        </w:tc>
      </w:tr>
      <w:tr w:rsidR="00EC23CE" w:rsidRPr="001D0A0F" w14:paraId="78A4C9CC"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728AE417"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46BE4A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A300F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C5B46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BA7EA4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D38B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59A6717" w14:textId="6E7BFBD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71B7CB" w14:textId="77777777" w:rsidR="00EC23CE" w:rsidRPr="001D0A0F" w:rsidRDefault="00EC23CE" w:rsidP="001D0A0F">
            <w:pPr>
              <w:spacing w:before="0" w:after="200" w:line="276" w:lineRule="auto"/>
              <w:jc w:val="center"/>
              <w:rPr>
                <w:rFonts w:cs="Times New Roman"/>
              </w:rPr>
            </w:pPr>
          </w:p>
        </w:tc>
      </w:tr>
      <w:tr w:rsidR="00EC23CE" w:rsidRPr="001D0A0F" w14:paraId="03D4ECD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4DE9C68"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1DB66B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A3867D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0F48C4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B7671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A1C7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22F5E5" w14:textId="69F1338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4024EA" w14:textId="77777777" w:rsidR="00EC23CE" w:rsidRPr="001D0A0F" w:rsidRDefault="00EC23CE" w:rsidP="001D0A0F">
            <w:pPr>
              <w:spacing w:before="0" w:after="200" w:line="276" w:lineRule="auto"/>
              <w:jc w:val="center"/>
              <w:rPr>
                <w:rFonts w:cs="Times New Roman"/>
              </w:rPr>
            </w:pPr>
          </w:p>
        </w:tc>
      </w:tr>
      <w:tr w:rsidR="00EC23CE" w:rsidRPr="001D0A0F" w14:paraId="15029E47"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A8FBB8B"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71BF8D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00"/>
            <w:vAlign w:val="center"/>
          </w:tcPr>
          <w:p w14:paraId="5C97C44C"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55286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9FBF6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22588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AC03A0" w14:textId="22181EAE"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413C1E7" w14:textId="77777777" w:rsidR="00EC23CE" w:rsidRPr="001D0A0F" w:rsidRDefault="00EC23CE" w:rsidP="001D0A0F">
            <w:pPr>
              <w:spacing w:before="0" w:after="200" w:line="276" w:lineRule="auto"/>
              <w:jc w:val="center"/>
              <w:rPr>
                <w:rFonts w:cs="Times New Roman"/>
              </w:rPr>
            </w:pPr>
          </w:p>
        </w:tc>
      </w:tr>
      <w:tr w:rsidR="00EC23CE" w:rsidRPr="001D0A0F" w14:paraId="618F9C2F"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07EB7BA" w14:textId="191777B8" w:rsidR="00EC23CE" w:rsidRPr="001D0A0F" w:rsidRDefault="00EC23CE" w:rsidP="00EC23CE">
            <w:pPr>
              <w:pStyle w:val="Senseespaiat"/>
            </w:pPr>
            <w:r w:rsidRPr="00EF7114">
              <w:t>ENERO</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A337D2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4454A6F1"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12" w:space="0" w:color="auto"/>
              <w:left w:val="single" w:sz="12" w:space="0" w:color="auto"/>
              <w:bottom w:val="single" w:sz="4" w:space="0" w:color="auto"/>
              <w:right w:val="single" w:sz="12" w:space="0" w:color="auto"/>
            </w:tcBorders>
            <w:shd w:val="clear" w:color="auto" w:fill="FFFF00"/>
            <w:vAlign w:val="center"/>
          </w:tcPr>
          <w:p w14:paraId="7E9555B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20682C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ED5088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B602C2" w14:textId="3006FE7B"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9497C7" w14:textId="77777777" w:rsidR="00EC23CE" w:rsidRPr="001D0A0F" w:rsidRDefault="00EC23CE" w:rsidP="001D0A0F">
            <w:pPr>
              <w:spacing w:before="0" w:after="200" w:line="276" w:lineRule="auto"/>
              <w:jc w:val="center"/>
              <w:rPr>
                <w:rFonts w:cs="Times New Roman"/>
              </w:rPr>
            </w:pPr>
          </w:p>
        </w:tc>
      </w:tr>
      <w:tr w:rsidR="00EC23CE" w:rsidRPr="001D0A0F" w14:paraId="79726AC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5D67B0AE"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757783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00"/>
            <w:vAlign w:val="center"/>
          </w:tcPr>
          <w:p w14:paraId="71ACB637"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09D758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55D0FC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E342A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513F76" w14:textId="77DBC2C2"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FC5C6B" w14:textId="77777777" w:rsidR="00EC23CE" w:rsidRPr="001D0A0F" w:rsidRDefault="00EC23CE" w:rsidP="001D0A0F">
            <w:pPr>
              <w:spacing w:before="0" w:after="200" w:line="276" w:lineRule="auto"/>
              <w:jc w:val="center"/>
              <w:rPr>
                <w:rFonts w:cs="Times New Roman"/>
              </w:rPr>
            </w:pPr>
          </w:p>
        </w:tc>
      </w:tr>
      <w:tr w:rsidR="00EC23CE" w:rsidRPr="001D0A0F" w14:paraId="4F98358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5785D71"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1C4224D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8C50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120A7C5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7516F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20DDB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E68D12" w14:textId="4F42A7F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CBED257" w14:textId="77777777" w:rsidR="00EC23CE" w:rsidRPr="001D0A0F" w:rsidRDefault="00EC23CE" w:rsidP="001D0A0F">
            <w:pPr>
              <w:spacing w:before="0" w:after="200" w:line="276" w:lineRule="auto"/>
              <w:jc w:val="center"/>
              <w:rPr>
                <w:rFonts w:cs="Times New Roman"/>
              </w:rPr>
            </w:pPr>
          </w:p>
        </w:tc>
      </w:tr>
      <w:tr w:rsidR="00EC23CE" w:rsidRPr="001D0A0F" w14:paraId="2F3A3DED"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D4AB21F"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78CF04B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F5229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2F3DF98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79A0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B55735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36CB90" w14:textId="1A13AFD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92C2FFF" w14:textId="77777777" w:rsidR="00EC23CE" w:rsidRPr="001D0A0F" w:rsidRDefault="00EC23CE" w:rsidP="001D0A0F">
            <w:pPr>
              <w:spacing w:before="0" w:after="200" w:line="276" w:lineRule="auto"/>
              <w:jc w:val="center"/>
              <w:rPr>
                <w:rFonts w:cs="Times New Roman"/>
              </w:rPr>
            </w:pPr>
          </w:p>
        </w:tc>
      </w:tr>
      <w:tr w:rsidR="00EC23CE" w:rsidRPr="001D0A0F" w14:paraId="3F66610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8668357" w14:textId="34589314" w:rsidR="00EC23CE" w:rsidRPr="001D0A0F" w:rsidRDefault="00EC23CE" w:rsidP="00EC23CE">
            <w:pPr>
              <w:pStyle w:val="Senseespaiat"/>
            </w:pPr>
            <w:r w:rsidRPr="001D0A0F">
              <w:t>FEBRER</w:t>
            </w:r>
            <w:r>
              <w:t>O</w:t>
            </w:r>
          </w:p>
        </w:tc>
        <w:tc>
          <w:tcPr>
            <w:tcW w:w="0" w:type="auto"/>
            <w:tcBorders>
              <w:top w:val="single" w:sz="12" w:space="0" w:color="auto"/>
              <w:left w:val="single" w:sz="12" w:space="0" w:color="auto"/>
              <w:bottom w:val="single" w:sz="24" w:space="0" w:color="FF0000"/>
              <w:right w:val="single" w:sz="12" w:space="0" w:color="auto"/>
            </w:tcBorders>
            <w:shd w:val="clear" w:color="000000" w:fill="0000FF"/>
            <w:vAlign w:val="center"/>
          </w:tcPr>
          <w:p w14:paraId="2FCFD4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31A548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342AA6E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5295A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72452E4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0CE2C8" w14:textId="47689A3C"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0650B12" w14:textId="77777777" w:rsidR="00EC23CE" w:rsidRPr="001D0A0F" w:rsidRDefault="00EC23CE" w:rsidP="001D0A0F">
            <w:pPr>
              <w:spacing w:before="0" w:after="200" w:line="276" w:lineRule="auto"/>
              <w:jc w:val="center"/>
              <w:rPr>
                <w:rFonts w:cs="Times New Roman"/>
              </w:rPr>
            </w:pPr>
          </w:p>
        </w:tc>
      </w:tr>
      <w:tr w:rsidR="00EC23CE" w:rsidRPr="001D0A0F" w14:paraId="149148DB"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55A5C2FB"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7BFA11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6D94376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6A1EB69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374FE45F"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EF8F3B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7FAAA033" w14:textId="63AE514B"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4FD0B3DF" w14:textId="77777777" w:rsidR="00EC23CE" w:rsidRPr="001D0A0F" w:rsidRDefault="00EC23CE" w:rsidP="001D0A0F">
            <w:pPr>
              <w:spacing w:before="0" w:after="200" w:line="276" w:lineRule="auto"/>
              <w:jc w:val="center"/>
              <w:rPr>
                <w:rFonts w:cs="Times New Roman"/>
              </w:rPr>
            </w:pPr>
          </w:p>
        </w:tc>
      </w:tr>
      <w:tr w:rsidR="00EC23CE" w:rsidRPr="001D0A0F" w14:paraId="3F0BAFF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4A4C10B" w14:textId="77777777" w:rsidR="00EC23CE" w:rsidRPr="001D0A0F" w:rsidRDefault="00EC23CE" w:rsidP="00EC23CE">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9077E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F964AE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FF00"/>
            <w:vAlign w:val="center"/>
          </w:tcPr>
          <w:p w14:paraId="33C4D1A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0AB6A3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B17114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6EFDD0D0" w14:textId="6D99D27E"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1A40B27A" w14:textId="77777777" w:rsidR="00EC23CE" w:rsidRPr="001D0A0F" w:rsidRDefault="00EC23CE" w:rsidP="001D0A0F">
            <w:pPr>
              <w:spacing w:before="0" w:after="200" w:line="276" w:lineRule="auto"/>
              <w:jc w:val="center"/>
              <w:rPr>
                <w:rFonts w:cs="Times New Roman"/>
              </w:rPr>
            </w:pPr>
          </w:p>
        </w:tc>
      </w:tr>
      <w:tr w:rsidR="00EC23CE" w:rsidRPr="001D0A0F" w14:paraId="5F323858"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E6B4331"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9D742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7E28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3BE1CE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0AE0E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6298A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1883E3A" w14:textId="7D8F810B"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2C809F1" w14:textId="77777777" w:rsidR="00EC23CE" w:rsidRPr="001D0A0F" w:rsidRDefault="00EC23CE" w:rsidP="001D0A0F">
            <w:pPr>
              <w:spacing w:before="0" w:after="200" w:line="276" w:lineRule="auto"/>
              <w:jc w:val="center"/>
              <w:rPr>
                <w:rFonts w:cs="Times New Roman"/>
              </w:rPr>
            </w:pPr>
          </w:p>
        </w:tc>
      </w:tr>
      <w:tr w:rsidR="00EC23CE" w:rsidRPr="001D0A0F" w14:paraId="2A1C3586"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4A860FC" w14:textId="7D2C1241" w:rsidR="00EC23CE" w:rsidRPr="001D0A0F" w:rsidRDefault="00EC23CE" w:rsidP="00EC23CE">
            <w:pPr>
              <w:pStyle w:val="Senseespaiat"/>
            </w:pPr>
            <w:r w:rsidRPr="001D0A0F">
              <w:t>MAR</w:t>
            </w:r>
            <w:r>
              <w:t>Z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A99E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7366A6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D9D30A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25FA5A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6383C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6C2A63C" w14:textId="623935C1"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700FD6" w14:textId="77777777" w:rsidR="00EC23CE" w:rsidRPr="001D0A0F" w:rsidRDefault="00EC23CE" w:rsidP="001D0A0F">
            <w:pPr>
              <w:spacing w:before="0" w:after="200" w:line="276" w:lineRule="auto"/>
              <w:jc w:val="center"/>
              <w:rPr>
                <w:rFonts w:cs="Times New Roman"/>
              </w:rPr>
            </w:pPr>
          </w:p>
        </w:tc>
      </w:tr>
      <w:tr w:rsidR="00EC23CE" w:rsidRPr="001D0A0F" w14:paraId="519AFD95"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173E12AD"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12CD6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5E732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73B83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6F00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965C0C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FA10EEC" w14:textId="14931A33"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C646E9" w14:textId="77777777" w:rsidR="00EC23CE" w:rsidRPr="001D0A0F" w:rsidRDefault="00EC23CE" w:rsidP="001D0A0F">
            <w:pPr>
              <w:spacing w:before="0" w:after="200" w:line="276" w:lineRule="auto"/>
              <w:jc w:val="center"/>
              <w:rPr>
                <w:rFonts w:cs="Times New Roman"/>
              </w:rPr>
            </w:pPr>
          </w:p>
        </w:tc>
      </w:tr>
      <w:tr w:rsidR="00EC23CE" w:rsidRPr="001D0A0F" w14:paraId="2FA4C270"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41FF2C06"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31CB51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F5BC0C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F0CB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9901B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E456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6EA5C56" w14:textId="21C1910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7E53810" w14:textId="77777777" w:rsidR="00EC23CE" w:rsidRPr="001D0A0F" w:rsidRDefault="00EC23CE" w:rsidP="001D0A0F">
            <w:pPr>
              <w:spacing w:before="0" w:after="200" w:line="276" w:lineRule="auto"/>
              <w:jc w:val="center"/>
              <w:rPr>
                <w:rFonts w:cs="Times New Roman"/>
              </w:rPr>
            </w:pPr>
          </w:p>
        </w:tc>
      </w:tr>
      <w:tr w:rsidR="00EC23CE" w:rsidRPr="001D0A0F" w14:paraId="4D211129"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5EC409A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47616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E714F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F5E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03F5A5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E03A6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22C5EC0" w14:textId="283445E6"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3BB87B" w14:textId="77777777" w:rsidR="00EC23CE" w:rsidRPr="001D0A0F" w:rsidRDefault="00EC23CE" w:rsidP="001D0A0F">
            <w:pPr>
              <w:spacing w:before="0" w:after="200" w:line="276" w:lineRule="auto"/>
              <w:jc w:val="center"/>
              <w:rPr>
                <w:rFonts w:cs="Times New Roman"/>
              </w:rPr>
            </w:pPr>
          </w:p>
        </w:tc>
      </w:tr>
      <w:tr w:rsidR="00EC23CE" w:rsidRPr="001D0A0F" w14:paraId="1A3B3CC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089C40DE" w14:textId="77777777" w:rsidR="00EC23CE" w:rsidRPr="001D0A0F" w:rsidRDefault="00EC23CE" w:rsidP="00EC23CE">
            <w:pPr>
              <w:pStyle w:val="Senseespaiat"/>
            </w:pPr>
            <w:r w:rsidRPr="001D0A0F">
              <w:lastRenderedPageBreak/>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B9154A7"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694F8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1CC51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C29F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077014D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71DBE7B9" w14:textId="219E8D4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5594D4" w14:textId="77777777" w:rsidR="00EC23CE" w:rsidRPr="001D0A0F" w:rsidRDefault="00EC23CE" w:rsidP="001D0A0F">
            <w:pPr>
              <w:spacing w:before="0" w:after="200" w:line="276" w:lineRule="auto"/>
              <w:jc w:val="center"/>
              <w:rPr>
                <w:rFonts w:cs="Times New Roman"/>
              </w:rPr>
            </w:pPr>
          </w:p>
        </w:tc>
      </w:tr>
      <w:tr w:rsidR="00EC23CE" w:rsidRPr="001D0A0F" w14:paraId="0182C887"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D97FEED"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1A31AF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94DA0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225D3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020EB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9933"/>
            <w:vAlign w:val="center"/>
          </w:tcPr>
          <w:p w14:paraId="59E94A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65EB2156" w14:textId="0E230EF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86ABA89" w14:textId="77777777" w:rsidR="00EC23CE" w:rsidRPr="001D0A0F" w:rsidRDefault="00EC23CE" w:rsidP="001D0A0F">
            <w:pPr>
              <w:spacing w:before="0" w:after="200" w:line="276" w:lineRule="auto"/>
              <w:jc w:val="center"/>
              <w:rPr>
                <w:rFonts w:cs="Times New Roman"/>
              </w:rPr>
            </w:pPr>
          </w:p>
        </w:tc>
      </w:tr>
      <w:tr w:rsidR="00EC23CE" w:rsidRPr="001D0A0F" w14:paraId="6451EF10"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1153A3B6"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D39C48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C36741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00FB36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56145BD"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9933"/>
            <w:vAlign w:val="center"/>
          </w:tcPr>
          <w:p w14:paraId="4FBD31A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2826FD9B" w14:textId="69951212"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7ADBFBA5" w14:textId="77777777" w:rsidR="00EC23CE" w:rsidRPr="001D0A0F" w:rsidRDefault="00EC23CE" w:rsidP="001D0A0F">
            <w:pPr>
              <w:spacing w:before="0" w:after="200" w:line="276" w:lineRule="auto"/>
              <w:jc w:val="center"/>
              <w:rPr>
                <w:rFonts w:cs="Times New Roman"/>
              </w:rPr>
            </w:pPr>
          </w:p>
        </w:tc>
      </w:tr>
      <w:tr w:rsidR="00EC23CE" w:rsidRPr="001D0A0F" w14:paraId="04121A74"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64D180C"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084452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D5C9F76"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55E4C9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DADAEE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9933"/>
            <w:vAlign w:val="center"/>
          </w:tcPr>
          <w:p w14:paraId="7B1A95A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45ECE092" w14:textId="234B3CFA"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B7008E6" w14:textId="77777777" w:rsidR="00EC23CE" w:rsidRPr="001D0A0F" w:rsidRDefault="00EC23CE" w:rsidP="001D0A0F">
            <w:pPr>
              <w:spacing w:before="0" w:after="200" w:line="276" w:lineRule="auto"/>
              <w:jc w:val="center"/>
              <w:rPr>
                <w:rFonts w:cs="Times New Roman"/>
              </w:rPr>
            </w:pPr>
          </w:p>
        </w:tc>
      </w:tr>
      <w:tr w:rsidR="00EC23CE" w:rsidRPr="001D0A0F" w14:paraId="6459F41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58D7EC6" w14:textId="2F30E801" w:rsidR="00EC23CE" w:rsidRPr="001D0A0F" w:rsidRDefault="00EC23CE" w:rsidP="00EC23CE">
            <w:pPr>
              <w:pStyle w:val="Senseespaiat"/>
            </w:pPr>
            <w:r w:rsidRPr="001D0A0F">
              <w:t>MA</w:t>
            </w:r>
            <w:r>
              <w:t>Y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80DED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59C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0D5326"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3BB36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165DF45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D72C455" w14:textId="786F1F4A"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E2C2DA" w14:textId="77777777" w:rsidR="00EC23CE" w:rsidRPr="001D0A0F" w:rsidRDefault="00EC23CE" w:rsidP="001D0A0F">
            <w:pPr>
              <w:spacing w:before="0" w:after="200" w:line="276" w:lineRule="auto"/>
              <w:jc w:val="center"/>
              <w:rPr>
                <w:rFonts w:cs="Times New Roman"/>
              </w:rPr>
            </w:pPr>
          </w:p>
        </w:tc>
      </w:tr>
      <w:tr w:rsidR="00EC23CE" w:rsidRPr="001D0A0F" w14:paraId="73B1B918"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9F620D2"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1381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94F50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C383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ABA9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0195416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5F9B29A" w14:textId="3F3D5CA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74596A9" w14:textId="77777777" w:rsidR="00EC23CE" w:rsidRPr="001D0A0F" w:rsidRDefault="00EC23CE" w:rsidP="001D0A0F">
            <w:pPr>
              <w:spacing w:before="0" w:after="200" w:line="276" w:lineRule="auto"/>
              <w:jc w:val="center"/>
              <w:rPr>
                <w:rFonts w:cs="Times New Roman"/>
              </w:rPr>
            </w:pPr>
          </w:p>
        </w:tc>
      </w:tr>
      <w:tr w:rsidR="00EC23CE" w:rsidRPr="001D0A0F" w14:paraId="521F9514"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0416B68C"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0949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484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97F52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A608F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72B357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65236894" w14:textId="4B7943A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FE7E2" w14:textId="77777777" w:rsidR="00EC23CE" w:rsidRPr="001D0A0F" w:rsidRDefault="00EC23CE" w:rsidP="001D0A0F">
            <w:pPr>
              <w:spacing w:before="0" w:after="200" w:line="276" w:lineRule="auto"/>
              <w:jc w:val="center"/>
              <w:rPr>
                <w:rFonts w:cs="Times New Roman"/>
              </w:rPr>
            </w:pPr>
          </w:p>
        </w:tc>
      </w:tr>
      <w:tr w:rsidR="00EC23CE" w:rsidRPr="001D0A0F" w14:paraId="4544909F"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20A70126"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94BCC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1BA93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36706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683E53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9933"/>
            <w:vAlign w:val="center"/>
          </w:tcPr>
          <w:p w14:paraId="2CFCF36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F128564" w14:textId="504A381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943868" w14:textId="77777777" w:rsidR="00EC23CE" w:rsidRPr="001D0A0F" w:rsidRDefault="00EC23CE" w:rsidP="001D0A0F">
            <w:pPr>
              <w:spacing w:before="0" w:after="200" w:line="276" w:lineRule="auto"/>
              <w:jc w:val="center"/>
              <w:rPr>
                <w:rFonts w:cs="Times New Roman"/>
              </w:rPr>
            </w:pPr>
          </w:p>
        </w:tc>
      </w:tr>
      <w:tr w:rsidR="00EC23CE" w:rsidRPr="001D0A0F" w14:paraId="3560184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26D0F5B" w14:textId="4C6594FD" w:rsidR="00EC23CE" w:rsidRPr="001D0A0F" w:rsidRDefault="00EC23CE" w:rsidP="00EC23CE">
            <w:pPr>
              <w:pStyle w:val="Senseespaiat"/>
            </w:pPr>
            <w:r w:rsidRPr="001D0A0F">
              <w:t>JUN</w:t>
            </w:r>
            <w:r>
              <w:t>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3B864F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059F8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6C61BE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9D55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EA7C0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22A57B21" w14:textId="03098F0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715F41" w14:textId="77777777" w:rsidR="00EC23CE" w:rsidRPr="001D0A0F" w:rsidRDefault="00EC23CE" w:rsidP="001D0A0F">
            <w:pPr>
              <w:spacing w:before="0" w:after="200" w:line="276" w:lineRule="auto"/>
              <w:jc w:val="center"/>
              <w:rPr>
                <w:rFonts w:cs="Times New Roman"/>
              </w:rPr>
            </w:pPr>
          </w:p>
        </w:tc>
      </w:tr>
      <w:tr w:rsidR="00EC23CE" w:rsidRPr="001D0A0F" w14:paraId="2A392B3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42904990"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3AF49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6B62DB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040E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49E191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0358E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119B3F3E" w14:textId="498A67AD"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BD5F588" w14:textId="77777777" w:rsidR="00EC23CE" w:rsidRPr="001D0A0F" w:rsidRDefault="00EC23CE" w:rsidP="001D0A0F">
            <w:pPr>
              <w:spacing w:before="0" w:after="200" w:line="276" w:lineRule="auto"/>
              <w:jc w:val="center"/>
              <w:rPr>
                <w:rFonts w:cs="Times New Roman"/>
              </w:rPr>
            </w:pPr>
          </w:p>
        </w:tc>
      </w:tr>
      <w:tr w:rsidR="00EC23CE" w:rsidRPr="001D0A0F" w14:paraId="244C3B21"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vAlign w:val="center"/>
          </w:tcPr>
          <w:p w14:paraId="6E3C8BEA"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F9E82F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F129E1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8487F5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04A57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14E8C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03291C0" w14:textId="004B281C"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3F0E57D4" w14:textId="77777777" w:rsidR="00EC23CE" w:rsidRPr="001D0A0F" w:rsidRDefault="00EC23CE" w:rsidP="001D0A0F">
            <w:pPr>
              <w:spacing w:before="0" w:after="200" w:line="276" w:lineRule="auto"/>
              <w:jc w:val="center"/>
              <w:rPr>
                <w:rFonts w:cs="Times New Roman"/>
              </w:rPr>
            </w:pPr>
          </w:p>
        </w:tc>
      </w:tr>
      <w:tr w:rsidR="00EC23CE" w:rsidRPr="001D0A0F" w14:paraId="1C42CFC5"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1B853609"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46FC85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F64F4C4"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F0ECA2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56E6142"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695FD1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31A31B8" w14:textId="03863753"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EF230B1" w14:textId="77777777" w:rsidR="00EC23CE" w:rsidRPr="001D0A0F" w:rsidRDefault="00EC23CE" w:rsidP="001D0A0F">
            <w:pPr>
              <w:spacing w:before="0" w:after="200" w:line="276" w:lineRule="auto"/>
              <w:jc w:val="center"/>
              <w:rPr>
                <w:rFonts w:cs="Times New Roman"/>
              </w:rPr>
            </w:pPr>
          </w:p>
        </w:tc>
      </w:tr>
      <w:tr w:rsidR="00EC23CE" w:rsidRPr="001D0A0F" w14:paraId="6CFC189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A296765" w14:textId="70118679" w:rsidR="00EC23CE" w:rsidRPr="001D0A0F" w:rsidRDefault="00EC23CE" w:rsidP="00EC23CE">
            <w:pPr>
              <w:pStyle w:val="Senseespaiat"/>
            </w:pPr>
            <w:r w:rsidRPr="001D0A0F">
              <w:t>JUL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345DB4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FA833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89C7C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C2DAF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57FBB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618E13" w14:textId="12A895D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039457E2" w14:textId="77777777" w:rsidR="00EC23CE" w:rsidRPr="001D0A0F" w:rsidRDefault="00EC23CE" w:rsidP="001D0A0F">
            <w:pPr>
              <w:spacing w:before="0" w:after="200" w:line="276" w:lineRule="auto"/>
              <w:jc w:val="center"/>
              <w:rPr>
                <w:rFonts w:cs="Times New Roman"/>
              </w:rPr>
            </w:pPr>
          </w:p>
        </w:tc>
      </w:tr>
      <w:tr w:rsidR="00EC23CE" w:rsidRPr="001D0A0F" w14:paraId="449DF47B"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1E477DF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54F43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2A09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CA723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8C10D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6E69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E4C1C9" w14:textId="6745406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51EB22AC" w14:textId="77777777" w:rsidR="00EC23CE" w:rsidRPr="001D0A0F" w:rsidRDefault="00EC23CE" w:rsidP="001D0A0F">
            <w:pPr>
              <w:spacing w:before="0" w:after="200" w:line="276" w:lineRule="auto"/>
              <w:jc w:val="center"/>
              <w:rPr>
                <w:rFonts w:cs="Times New Roman"/>
              </w:rPr>
            </w:pPr>
          </w:p>
        </w:tc>
      </w:tr>
      <w:tr w:rsidR="00EC23CE" w:rsidRPr="001D0A0F" w14:paraId="3DF1DFC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7AB8DDE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FC877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E652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9AF0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BCAE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7825A8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D7C323" w14:textId="11364060"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65E43D" w14:textId="77777777" w:rsidR="00EC23CE" w:rsidRPr="001D0A0F" w:rsidRDefault="00EC23CE" w:rsidP="001D0A0F">
            <w:pPr>
              <w:spacing w:before="0" w:after="200" w:line="276" w:lineRule="auto"/>
              <w:jc w:val="center"/>
              <w:rPr>
                <w:rFonts w:cs="Times New Roman"/>
              </w:rPr>
            </w:pPr>
          </w:p>
        </w:tc>
      </w:tr>
      <w:tr w:rsidR="00EC23CE" w:rsidRPr="001D0A0F" w14:paraId="69D181BB"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032303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1664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25F3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C06C57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AD1E60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1719FA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F06F46E" w14:textId="4A69883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DBF84D" w14:textId="77777777" w:rsidR="00EC23CE" w:rsidRPr="001D0A0F" w:rsidRDefault="00EC23CE" w:rsidP="0083059B">
            <w:pPr>
              <w:keepNext/>
              <w:spacing w:before="0" w:after="200" w:line="276" w:lineRule="auto"/>
              <w:jc w:val="center"/>
              <w:rPr>
                <w:rFonts w:cs="Times New Roman"/>
              </w:rPr>
            </w:pPr>
          </w:p>
        </w:tc>
      </w:tr>
    </w:tbl>
    <w:p w14:paraId="27E16385" w14:textId="64D397B8" w:rsidR="0083059B" w:rsidRPr="0083059B" w:rsidRDefault="0083059B" w:rsidP="00975A97">
      <w:pPr>
        <w:pStyle w:val="Llegenda"/>
      </w:pPr>
      <w:bookmarkStart w:id="80" w:name="_Toc63270493"/>
      <w:r w:rsidRPr="0083059B">
        <w:t xml:space="preserve">Tablas </w:t>
      </w:r>
      <w:r w:rsidR="0050410F">
        <w:fldChar w:fldCharType="begin"/>
      </w:r>
      <w:r w:rsidR="0050410F">
        <w:instrText xml:space="preserve"> STYLEREF 1 \s </w:instrText>
      </w:r>
      <w:r w:rsidR="0050410F">
        <w:fldChar w:fldCharType="separate"/>
      </w:r>
      <w:r w:rsidR="00BF0652">
        <w:rPr>
          <w:noProof/>
        </w:rPr>
        <w:t>5</w:t>
      </w:r>
      <w:r w:rsidR="0050410F">
        <w:rPr>
          <w:noProof/>
        </w:rPr>
        <w:fldChar w:fldCharType="end"/>
      </w:r>
      <w:r w:rsidR="00BF0652">
        <w:t>.</w:t>
      </w:r>
      <w:r w:rsidR="00975A97">
        <w:t>1</w:t>
      </w:r>
      <w:r w:rsidR="000763BE">
        <w:t>:</w:t>
      </w:r>
      <w:r>
        <w:t xml:space="preserve"> Cronograma del TFG</w:t>
      </w:r>
      <w:bookmarkEnd w:id="80"/>
    </w:p>
    <w:p w14:paraId="7EB91852" w14:textId="0B0AB853" w:rsidR="0020755D" w:rsidRDefault="00EC23CE" w:rsidP="00196563">
      <w:r>
        <w:t>Como se puede ver en el cronograma hay</w:t>
      </w:r>
      <w:r w:rsidR="00BF0652">
        <w:t xml:space="preserve"> siete grupos de tareas que hacer en este trabajo. </w:t>
      </w:r>
    </w:p>
    <w:p w14:paraId="33FAFD02" w14:textId="6DB31A74" w:rsidR="0020755D" w:rsidRDefault="0020755D" w:rsidP="009A72B4">
      <w:pPr>
        <w:pStyle w:val="Pargrafdellista"/>
        <w:ind w:left="0"/>
      </w:pPr>
    </w:p>
    <w:p w14:paraId="54A288DB" w14:textId="2178D7C9" w:rsidR="00196563" w:rsidRPr="00722C10" w:rsidRDefault="00196563" w:rsidP="009A72B4">
      <w:pPr>
        <w:pStyle w:val="Pargrafdellista"/>
        <w:ind w:left="0"/>
        <w:sectPr w:rsidR="00196563" w:rsidRPr="00722C10" w:rsidSect="000B5247">
          <w:headerReference w:type="default" r:id="rId27"/>
          <w:type w:val="oddPage"/>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81" w:name="_Toc60338181"/>
      <w:bookmarkStart w:id="82" w:name="_Toc63277664"/>
      <w:r w:rsidRPr="00722C10">
        <w:rPr>
          <w:highlight w:val="yellow"/>
        </w:rPr>
        <w:lastRenderedPageBreak/>
        <w:t>BIBLIOGRAFÍA</w:t>
      </w:r>
      <w:bookmarkEnd w:id="81"/>
      <w:bookmarkEnd w:id="82"/>
    </w:p>
    <w:p w14:paraId="0ADE73E7" w14:textId="77777777" w:rsidR="00581890" w:rsidRPr="00581890" w:rsidRDefault="00F16449" w:rsidP="009610BE">
      <w:pPr>
        <w:pStyle w:val="Bibliografia"/>
        <w:jc w:val="left"/>
        <w:rPr>
          <w:rFonts w:cs="Arial"/>
          <w:szCs w:val="24"/>
        </w:rPr>
      </w:pPr>
      <w:r>
        <w:fldChar w:fldCharType="begin"/>
      </w:r>
      <w:r w:rsidR="00B3160A">
        <w:rPr>
          <w:lang w:val="en-US"/>
        </w:rPr>
        <w:instrText xml:space="preserve"> ADDIN ZOTERO_BIBL {"uncited":[],"omitted":[],"custom":[]} CSL_BIBLIOGRAPHY </w:instrText>
      </w:r>
      <w:r>
        <w:fldChar w:fldCharType="separate"/>
      </w:r>
      <w:r w:rsidR="00581890" w:rsidRPr="00581890">
        <w:rPr>
          <w:rFonts w:cs="Arial"/>
          <w:szCs w:val="24"/>
        </w:rPr>
        <w:t xml:space="preserve">Activision. (2004). </w:t>
      </w:r>
      <w:r w:rsidR="00581890" w:rsidRPr="00581890">
        <w:rPr>
          <w:rFonts w:cs="Arial"/>
          <w:i/>
          <w:iCs/>
          <w:szCs w:val="24"/>
        </w:rPr>
        <w:t>Call of Duty</w:t>
      </w:r>
      <w:r w:rsidR="00581890" w:rsidRPr="00581890">
        <w:rPr>
          <w:rFonts w:cs="Arial"/>
          <w:szCs w:val="24"/>
        </w:rPr>
        <w:t>.</w:t>
      </w:r>
    </w:p>
    <w:p w14:paraId="13110F55"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Beenox. (2019). </w:t>
      </w:r>
      <w:r w:rsidRPr="00581890">
        <w:rPr>
          <w:rFonts w:cs="Arial"/>
          <w:i/>
          <w:iCs/>
          <w:szCs w:val="24"/>
          <w:lang w:val="en-US"/>
        </w:rPr>
        <w:t>Crash Team Racing Nitro Fueled</w:t>
      </w:r>
      <w:r w:rsidRPr="00581890">
        <w:rPr>
          <w:rFonts w:cs="Arial"/>
          <w:szCs w:val="24"/>
          <w:lang w:val="en-US"/>
        </w:rPr>
        <w:t>.</w:t>
      </w:r>
    </w:p>
    <w:p w14:paraId="1085DC04"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Daleske, J. (1973). </w:t>
      </w:r>
      <w:r w:rsidRPr="00581890">
        <w:rPr>
          <w:rFonts w:cs="Arial"/>
          <w:i/>
          <w:iCs/>
          <w:szCs w:val="24"/>
          <w:lang w:val="en-US"/>
        </w:rPr>
        <w:t>Empire</w:t>
      </w:r>
      <w:r w:rsidRPr="00581890">
        <w:rPr>
          <w:rFonts w:cs="Arial"/>
          <w:szCs w:val="24"/>
          <w:lang w:val="en-US"/>
        </w:rPr>
        <w:t>.</w:t>
      </w:r>
    </w:p>
    <w:p w14:paraId="7A563867"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Epic Games. (2014). </w:t>
      </w:r>
      <w:r w:rsidRPr="00581890">
        <w:rPr>
          <w:rFonts w:cs="Arial"/>
          <w:i/>
          <w:iCs/>
          <w:szCs w:val="24"/>
          <w:lang w:val="en-US"/>
        </w:rPr>
        <w:t>Unreal Engine 4</w:t>
      </w:r>
      <w:r w:rsidRPr="00581890">
        <w:rPr>
          <w:rFonts w:cs="Arial"/>
          <w:szCs w:val="24"/>
          <w:lang w:val="en-US"/>
        </w:rPr>
        <w:t>. https://www.unrealengine.com/en-US/</w:t>
      </w:r>
    </w:p>
    <w:p w14:paraId="58BEB509"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Glazer, J. &amp; Sanjay Madhav. (2016). </w:t>
      </w:r>
      <w:r w:rsidRPr="00581890">
        <w:rPr>
          <w:rFonts w:cs="Arial"/>
          <w:i/>
          <w:iCs/>
          <w:szCs w:val="24"/>
          <w:lang w:val="en-US"/>
        </w:rPr>
        <w:t>Multiplayer Game Programming</w:t>
      </w:r>
      <w:r w:rsidRPr="00581890">
        <w:rPr>
          <w:rFonts w:cs="Arial"/>
          <w:szCs w:val="24"/>
          <w:lang w:val="en-US"/>
        </w:rPr>
        <w:t>. Addison-Wesley.</w:t>
      </w:r>
    </w:p>
    <w:p w14:paraId="27341095"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ID Software. (1993). </w:t>
      </w:r>
      <w:r w:rsidRPr="00581890">
        <w:rPr>
          <w:rFonts w:cs="Arial"/>
          <w:i/>
          <w:iCs/>
          <w:szCs w:val="24"/>
          <w:lang w:val="en-US"/>
        </w:rPr>
        <w:t>Doom</w:t>
      </w:r>
      <w:r w:rsidRPr="00581890">
        <w:rPr>
          <w:rFonts w:cs="Arial"/>
          <w:szCs w:val="24"/>
          <w:lang w:val="en-US"/>
        </w:rPr>
        <w:t>.</w:t>
      </w:r>
    </w:p>
    <w:p w14:paraId="136CF6B4"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ISO/IEC JTC 1. (1994). 7. Detailed description of the resulting OSI architecture. En </w:t>
      </w:r>
      <w:r w:rsidRPr="00581890">
        <w:rPr>
          <w:rFonts w:cs="Arial"/>
          <w:i/>
          <w:iCs/>
          <w:szCs w:val="24"/>
          <w:lang w:val="en-US"/>
        </w:rPr>
        <w:t>ISO/IEC 7498-1:1994</w:t>
      </w:r>
      <w:r w:rsidRPr="00581890">
        <w:rPr>
          <w:rFonts w:cs="Arial"/>
          <w:szCs w:val="24"/>
          <w:lang w:val="en-US"/>
        </w:rPr>
        <w:t xml:space="preserve"> (1st Edition, p. 59). https://www.iso.org/standard/20269.html</w:t>
      </w:r>
    </w:p>
    <w:p w14:paraId="5641114F"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Jim Bowery. (1974). </w:t>
      </w:r>
      <w:r w:rsidRPr="00581890">
        <w:rPr>
          <w:rFonts w:cs="Arial"/>
          <w:i/>
          <w:iCs/>
          <w:szCs w:val="24"/>
          <w:lang w:val="en-US"/>
        </w:rPr>
        <w:t>Maze War</w:t>
      </w:r>
      <w:r w:rsidRPr="00581890">
        <w:rPr>
          <w:rFonts w:cs="Arial"/>
          <w:szCs w:val="24"/>
          <w:lang w:val="en-US"/>
        </w:rPr>
        <w:t>.</w:t>
      </w:r>
    </w:p>
    <w:p w14:paraId="1941ED33"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Mojang. (2011). </w:t>
      </w:r>
      <w:r w:rsidRPr="00581890">
        <w:rPr>
          <w:rFonts w:cs="Arial"/>
          <w:i/>
          <w:iCs/>
          <w:szCs w:val="24"/>
          <w:lang w:val="en-US"/>
        </w:rPr>
        <w:t>Minecraft</w:t>
      </w:r>
      <w:r w:rsidRPr="00581890">
        <w:rPr>
          <w:rFonts w:cs="Arial"/>
          <w:szCs w:val="24"/>
          <w:lang w:val="en-US"/>
        </w:rPr>
        <w:t>.</w:t>
      </w:r>
    </w:p>
    <w:p w14:paraId="11358DC7"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Naughty Dog. (1999). </w:t>
      </w:r>
      <w:r w:rsidRPr="00581890">
        <w:rPr>
          <w:rFonts w:cs="Arial"/>
          <w:i/>
          <w:iCs/>
          <w:szCs w:val="24"/>
          <w:lang w:val="en-US"/>
        </w:rPr>
        <w:t>Crash Team Racing</w:t>
      </w:r>
      <w:r w:rsidRPr="00581890">
        <w:rPr>
          <w:rFonts w:cs="Arial"/>
          <w:szCs w:val="24"/>
          <w:lang w:val="en-US"/>
        </w:rPr>
        <w:t>.</w:t>
      </w:r>
    </w:p>
    <w:p w14:paraId="4E8CD360" w14:textId="77777777" w:rsidR="00581890" w:rsidRPr="00581890" w:rsidRDefault="00581890" w:rsidP="009610BE">
      <w:pPr>
        <w:pStyle w:val="Bibliografia"/>
        <w:jc w:val="left"/>
        <w:rPr>
          <w:rFonts w:cs="Arial"/>
          <w:szCs w:val="24"/>
        </w:rPr>
      </w:pPr>
      <w:r w:rsidRPr="00581890">
        <w:rPr>
          <w:rFonts w:cs="Arial"/>
          <w:szCs w:val="24"/>
        </w:rPr>
        <w:t xml:space="preserve">Nintendo. (1992). </w:t>
      </w:r>
      <w:r w:rsidRPr="00581890">
        <w:rPr>
          <w:rFonts w:cs="Arial"/>
          <w:i/>
          <w:iCs/>
          <w:szCs w:val="24"/>
        </w:rPr>
        <w:t>Super Mario Kart</w:t>
      </w:r>
      <w:r w:rsidRPr="00581890">
        <w:rPr>
          <w:rFonts w:cs="Arial"/>
          <w:szCs w:val="24"/>
        </w:rPr>
        <w:t>.</w:t>
      </w:r>
    </w:p>
    <w:p w14:paraId="0B95D9AD" w14:textId="77777777" w:rsidR="00581890" w:rsidRPr="00581890" w:rsidRDefault="00581890" w:rsidP="009610BE">
      <w:pPr>
        <w:pStyle w:val="Bibliografia"/>
        <w:jc w:val="left"/>
        <w:rPr>
          <w:rFonts w:cs="Arial"/>
          <w:szCs w:val="24"/>
          <w:lang w:val="en-US"/>
        </w:rPr>
      </w:pPr>
      <w:r w:rsidRPr="00581890">
        <w:rPr>
          <w:rFonts w:cs="Arial"/>
          <w:szCs w:val="24"/>
        </w:rPr>
        <w:t xml:space="preserve">Nintendo. </w:t>
      </w:r>
      <w:r w:rsidRPr="00581890">
        <w:rPr>
          <w:rFonts w:cs="Arial"/>
          <w:szCs w:val="24"/>
          <w:lang w:val="en-US"/>
        </w:rPr>
        <w:t xml:space="preserve">(2013). </w:t>
      </w:r>
      <w:r w:rsidRPr="00581890">
        <w:rPr>
          <w:rFonts w:cs="Arial"/>
          <w:i/>
          <w:iCs/>
          <w:szCs w:val="24"/>
          <w:lang w:val="en-US"/>
        </w:rPr>
        <w:t>Mario Kart 8</w:t>
      </w:r>
      <w:r w:rsidRPr="00581890">
        <w:rPr>
          <w:rFonts w:cs="Arial"/>
          <w:szCs w:val="24"/>
          <w:lang w:val="en-US"/>
        </w:rPr>
        <w:t>.</w:t>
      </w:r>
    </w:p>
    <w:p w14:paraId="0ECC867C"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Shuler, R. (2002). </w:t>
      </w:r>
      <w:r w:rsidRPr="00581890">
        <w:rPr>
          <w:rFonts w:cs="Arial"/>
          <w:i/>
          <w:iCs/>
          <w:szCs w:val="24"/>
          <w:lang w:val="en-US"/>
        </w:rPr>
        <w:t>How Does the Internet Work?</w:t>
      </w:r>
      <w:r w:rsidRPr="00581890">
        <w:rPr>
          <w:rFonts w:cs="Arial"/>
          <w:szCs w:val="24"/>
          <w:lang w:val="en-US"/>
        </w:rPr>
        <w:t xml:space="preserve"> https://web.stanford.edu/class/msande91si/www-spr04/readings/week1/InternetWhitepaper.htm</w:t>
      </w:r>
    </w:p>
    <w:p w14:paraId="57500535" w14:textId="77777777" w:rsidR="00581890" w:rsidRPr="00581890" w:rsidRDefault="00581890" w:rsidP="009610BE">
      <w:pPr>
        <w:pStyle w:val="Bibliografia"/>
        <w:jc w:val="left"/>
        <w:rPr>
          <w:rFonts w:cs="Arial"/>
          <w:szCs w:val="24"/>
          <w:lang w:val="en-US"/>
        </w:rPr>
      </w:pPr>
      <w:r w:rsidRPr="00581890">
        <w:rPr>
          <w:rFonts w:cs="Arial"/>
          <w:szCs w:val="24"/>
          <w:lang w:val="en-US"/>
        </w:rPr>
        <w:lastRenderedPageBreak/>
        <w:t xml:space="preserve">Square Enix. (2004). </w:t>
      </w:r>
      <w:r w:rsidRPr="00581890">
        <w:rPr>
          <w:rFonts w:cs="Arial"/>
          <w:i/>
          <w:iCs/>
          <w:szCs w:val="24"/>
          <w:lang w:val="en-US"/>
        </w:rPr>
        <w:t>Final Fantasy: Crystal Chronicles</w:t>
      </w:r>
      <w:r w:rsidRPr="00581890">
        <w:rPr>
          <w:rFonts w:cs="Arial"/>
          <w:szCs w:val="24"/>
          <w:lang w:val="en-US"/>
        </w:rPr>
        <w:t>.</w:t>
      </w:r>
    </w:p>
    <w:p w14:paraId="33E4AB01"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Sumo Digital. (2019). </w:t>
      </w:r>
      <w:r w:rsidRPr="00581890">
        <w:rPr>
          <w:rFonts w:cs="Arial"/>
          <w:i/>
          <w:iCs/>
          <w:szCs w:val="24"/>
          <w:lang w:val="en-US"/>
        </w:rPr>
        <w:t>Team Sonic Racing</w:t>
      </w:r>
      <w:r w:rsidRPr="00581890">
        <w:rPr>
          <w:rFonts w:cs="Arial"/>
          <w:szCs w:val="24"/>
          <w:lang w:val="en-US"/>
        </w:rPr>
        <w:t>.</w:t>
      </w:r>
    </w:p>
    <w:p w14:paraId="66811CA7"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Unity Technologies. (2005). </w:t>
      </w:r>
      <w:r w:rsidRPr="00581890">
        <w:rPr>
          <w:rFonts w:cs="Arial"/>
          <w:i/>
          <w:iCs/>
          <w:szCs w:val="24"/>
          <w:lang w:val="en-US"/>
        </w:rPr>
        <w:t>Unity Engine</w:t>
      </w:r>
      <w:r w:rsidRPr="00581890">
        <w:rPr>
          <w:rFonts w:cs="Arial"/>
          <w:szCs w:val="24"/>
          <w:lang w:val="en-US"/>
        </w:rPr>
        <w:t>. https://unity.com/es</w:t>
      </w:r>
    </w:p>
    <w:p w14:paraId="023523F7" w14:textId="77777777" w:rsidR="00581890" w:rsidRPr="00581890" w:rsidRDefault="00581890" w:rsidP="009610BE">
      <w:pPr>
        <w:pStyle w:val="Bibliografia"/>
        <w:jc w:val="left"/>
        <w:rPr>
          <w:rFonts w:cs="Arial"/>
          <w:szCs w:val="24"/>
        </w:rPr>
      </w:pPr>
      <w:r w:rsidRPr="00581890">
        <w:rPr>
          <w:rFonts w:cs="Arial"/>
          <w:szCs w:val="24"/>
        </w:rPr>
        <w:t xml:space="preserve">Universidad de Illinois. (1960). </w:t>
      </w:r>
      <w:r w:rsidRPr="00581890">
        <w:rPr>
          <w:rFonts w:cs="Arial"/>
          <w:i/>
          <w:iCs/>
          <w:szCs w:val="24"/>
        </w:rPr>
        <w:t>PLATO</w:t>
      </w:r>
      <w:r w:rsidRPr="00581890">
        <w:rPr>
          <w:rFonts w:cs="Arial"/>
          <w:szCs w:val="24"/>
        </w:rPr>
        <w:t>. https://distributedmuseum.illinois.edu/exhibit/plato/</w:t>
      </w:r>
    </w:p>
    <w:p w14:paraId="4BB1606B" w14:textId="77777777" w:rsidR="00581890" w:rsidRPr="00581890" w:rsidRDefault="00581890" w:rsidP="009610BE">
      <w:pPr>
        <w:pStyle w:val="Bibliografia"/>
        <w:jc w:val="left"/>
        <w:rPr>
          <w:rFonts w:cs="Arial"/>
          <w:szCs w:val="24"/>
          <w:lang w:val="en-US"/>
        </w:rPr>
      </w:pPr>
      <w:r w:rsidRPr="00581890">
        <w:rPr>
          <w:rFonts w:cs="Arial"/>
          <w:szCs w:val="24"/>
          <w:lang w:val="en-US"/>
        </w:rPr>
        <w:t xml:space="preserve">William Higginbotham. (1958). </w:t>
      </w:r>
      <w:r w:rsidRPr="00581890">
        <w:rPr>
          <w:rFonts w:cs="Arial"/>
          <w:i/>
          <w:iCs/>
          <w:szCs w:val="24"/>
          <w:lang w:val="en-US"/>
        </w:rPr>
        <w:t>Table for Two</w:t>
      </w:r>
      <w:r w:rsidRPr="00581890">
        <w:rPr>
          <w:rFonts w:cs="Arial"/>
          <w:szCs w:val="24"/>
          <w:lang w:val="en-US"/>
        </w:rPr>
        <w:t>.</w:t>
      </w:r>
    </w:p>
    <w:p w14:paraId="273C7D3B" w14:textId="65059D9F" w:rsidR="00234549" w:rsidRDefault="00F16449" w:rsidP="009610BE">
      <w:pPr>
        <w:jc w:val="left"/>
      </w:pPr>
      <w:r>
        <w:fldChar w:fldCharType="end"/>
      </w:r>
    </w:p>
    <w:sectPr w:rsidR="00234549" w:rsidSect="00234549">
      <w:headerReference w:type="default" r:id="rId28"/>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9F77A" w14:textId="77777777" w:rsidR="0035343B" w:rsidRDefault="0035343B" w:rsidP="00883827">
      <w:r>
        <w:separator/>
      </w:r>
    </w:p>
  </w:endnote>
  <w:endnote w:type="continuationSeparator" w:id="0">
    <w:p w14:paraId="66418D54" w14:textId="77777777" w:rsidR="0035343B" w:rsidRDefault="0035343B"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627FEA" w14:textId="77777777" w:rsidR="0035343B" w:rsidRDefault="0035343B" w:rsidP="00883827">
      <w:r>
        <w:separator/>
      </w:r>
    </w:p>
  </w:footnote>
  <w:footnote w:type="continuationSeparator" w:id="0">
    <w:p w14:paraId="6554EB7F" w14:textId="77777777" w:rsidR="0035343B" w:rsidRDefault="0035343B" w:rsidP="008838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9610BE" w:rsidRDefault="009610BE">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C8ED131" w:rsidR="009610BE" w:rsidRPr="006F4837" w:rsidRDefault="009610BE" w:rsidP="00883827">
        <w:pPr>
          <w:pStyle w:val="Capalera"/>
        </w:pP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sidRPr="00234549">
          <w:rPr>
            <w:i/>
            <w:iCs/>
            <w:sz w:val="20"/>
            <w:szCs w:val="18"/>
            <w:u w:val="single"/>
          </w:rPr>
          <w:t>3</w:t>
        </w:r>
        <w:r w:rsidRPr="00234549">
          <w:rPr>
            <w:i/>
            <w:iCs/>
            <w:sz w:val="20"/>
            <w:szCs w:val="18"/>
            <w:u w:val="single"/>
          </w:rPr>
          <w:fldChar w:fldCharType="end"/>
        </w:r>
        <w:r w:rsidRPr="00234549">
          <w:rPr>
            <w:i/>
            <w:iCs/>
            <w:sz w:val="20"/>
            <w:szCs w:val="18"/>
            <w:u w:val="single"/>
          </w:rPr>
          <w:t xml:space="preserve"> </w:t>
        </w:r>
        <w:r w:rsidRPr="00234549">
          <w:rPr>
            <w:i/>
            <w:iCs/>
            <w:sz w:val="20"/>
            <w:szCs w:val="18"/>
            <w:u w:val="single"/>
          </w:rPr>
          <w:ptab w:relativeTo="margin" w:alignment="right" w:leader="none"/>
        </w:r>
        <w:r>
          <w:rPr>
            <w:i/>
            <w:iCs/>
            <w:sz w:val="20"/>
            <w:szCs w:val="18"/>
            <w:u w:val="single"/>
          </w:rPr>
          <w:t xml:space="preserve">Capítulo 6. </w:t>
        </w:r>
        <w:r w:rsidRPr="00234549">
          <w:rPr>
            <w:i/>
            <w:iCs/>
            <w:sz w:val="20"/>
            <w:szCs w:val="18"/>
            <w:u w:val="single"/>
          </w:rPr>
          <w:t>Bibliografí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9610BE" w:rsidRDefault="009610BE" w:rsidP="0029469D">
        <w:pPr>
          <w:pStyle w:val="Capalera"/>
          <w:jc w:val="left"/>
        </w:pPr>
        <w:r>
          <w:fldChar w:fldCharType="begin"/>
        </w:r>
        <w:r>
          <w:instrText xml:space="preserve"> PAGE  \* ROMAN  \* MERGEFORMAT </w:instrText>
        </w:r>
        <w:r>
          <w:fldChar w:fldCharType="separate"/>
        </w:r>
        <w:r>
          <w:rPr>
            <w:noProof/>
          </w:rPr>
          <w:t>XII</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9610BE" w:rsidRPr="00CA0965" w:rsidRDefault="009610BE"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31856059"/>
      <w:docPartObj>
        <w:docPartGallery w:val="Page Numbers (Top of Page)"/>
        <w:docPartUnique/>
      </w:docPartObj>
    </w:sdtPr>
    <w:sdtEndPr>
      <w:rPr>
        <w:rStyle w:val="CabeceraCar"/>
        <w:i w:val="0"/>
        <w:iCs w:val="0"/>
        <w:lang w:val="ca-ES"/>
      </w:rPr>
    </w:sdtEndPr>
    <w:sdtContent>
      <w:p w14:paraId="7573F3D8" w14:textId="781B9E96" w:rsidR="009610BE" w:rsidRPr="009610BE" w:rsidRDefault="009610BE" w:rsidP="00883827">
        <w:pPr>
          <w:pStyle w:val="Capalera"/>
          <w:rPr>
            <w:rStyle w:val="CabeceraCar"/>
            <w:rFonts w:ascii="Arial" w:hAnsi="Arial" w:cs="Arial"/>
            <w:i w:val="0"/>
            <w:iCs w:val="0"/>
            <w:szCs w:val="20"/>
            <w:lang w:val="es-ES"/>
          </w:rPr>
        </w:pPr>
        <w:r w:rsidRPr="009610BE">
          <w:rPr>
            <w:rFonts w:cs="Arial"/>
            <w:i/>
            <w:iCs/>
            <w:sz w:val="20"/>
            <w:szCs w:val="20"/>
            <w:u w:val="single"/>
          </w:rPr>
          <w:t>Desarrollo de un Prototipo de Videojuego en Red - Anteproyecto</w:t>
        </w:r>
        <w:r w:rsidRPr="009610BE">
          <w:rPr>
            <w:rStyle w:val="CabeceraCar"/>
            <w:rFonts w:ascii="Arial" w:hAnsi="Arial" w:cs="Arial"/>
            <w:i w:val="0"/>
            <w:iCs w:val="0"/>
            <w:szCs w:val="20"/>
            <w:lang w:val="es-ES"/>
          </w:rPr>
          <w:fldChar w:fldCharType="begin"/>
        </w:r>
        <w:r w:rsidRPr="009610BE">
          <w:rPr>
            <w:rStyle w:val="CabeceraCar"/>
            <w:rFonts w:ascii="Arial" w:hAnsi="Arial" w:cs="Arial"/>
            <w:i w:val="0"/>
            <w:iCs w:val="0"/>
            <w:szCs w:val="20"/>
            <w:lang w:val="es-ES"/>
          </w:rPr>
          <w:instrText xml:space="preserve"> TITLE  </w:instrText>
        </w:r>
        <w:r w:rsidRPr="009610BE">
          <w:rPr>
            <w:rStyle w:val="CabeceraCar"/>
            <w:rFonts w:ascii="Arial" w:hAnsi="Arial" w:cs="Arial"/>
            <w:i w:val="0"/>
            <w:iCs w:val="0"/>
            <w:szCs w:val="20"/>
            <w:lang w:val="es-ES"/>
          </w:rPr>
          <w:fldChar w:fldCharType="separate"/>
        </w:r>
        <w:r w:rsidRPr="009610BE">
          <w:rPr>
            <w:rStyle w:val="CabeceraCar"/>
            <w:rFonts w:ascii="Arial" w:hAnsi="Arial" w:cs="Arial"/>
            <w:i w:val="0"/>
            <w:iCs w:val="0"/>
            <w:szCs w:val="20"/>
            <w:lang w:val="es-ES"/>
          </w:rPr>
          <w:fldChar w:fldCharType="end"/>
        </w:r>
        <w:r w:rsidRPr="009610BE">
          <w:rPr>
            <w:rFonts w:cs="Arial"/>
            <w:i/>
            <w:iCs/>
            <w:sz w:val="20"/>
            <w:szCs w:val="20"/>
            <w:u w:val="single"/>
          </w:rPr>
          <w:ptab w:relativeTo="margin" w:alignment="right" w:leader="none"/>
        </w:r>
        <w:r w:rsidRPr="009610BE">
          <w:rPr>
            <w:rStyle w:val="CabeceraCar"/>
            <w:rFonts w:ascii="Arial" w:hAnsi="Arial" w:cs="Arial"/>
            <w:i w:val="0"/>
            <w:iCs w:val="0"/>
            <w:szCs w:val="20"/>
            <w:lang w:val="es-ES"/>
          </w:rPr>
          <w:fldChar w:fldCharType="begin"/>
        </w:r>
        <w:r w:rsidRPr="009610BE">
          <w:rPr>
            <w:rStyle w:val="CabeceraCar"/>
            <w:rFonts w:ascii="Arial" w:hAnsi="Arial" w:cs="Arial"/>
            <w:i w:val="0"/>
            <w:iCs w:val="0"/>
            <w:szCs w:val="20"/>
            <w:lang w:val="es-ES"/>
          </w:rPr>
          <w:instrText xml:space="preserve"> PAGE   \* MERGEFORMAT </w:instrText>
        </w:r>
        <w:r w:rsidRPr="009610BE">
          <w:rPr>
            <w:rStyle w:val="CabeceraCar"/>
            <w:rFonts w:ascii="Arial" w:hAnsi="Arial" w:cs="Arial"/>
            <w:i w:val="0"/>
            <w:iCs w:val="0"/>
            <w:szCs w:val="20"/>
            <w:lang w:val="es-ES"/>
          </w:rPr>
          <w:fldChar w:fldCharType="separate"/>
        </w:r>
        <w:r w:rsidRPr="009610BE">
          <w:rPr>
            <w:rStyle w:val="CabeceraCar"/>
            <w:rFonts w:ascii="Arial" w:hAnsi="Arial" w:cs="Arial"/>
            <w:i w:val="0"/>
            <w:iCs w:val="0"/>
            <w:szCs w:val="20"/>
            <w:lang w:val="es-ES"/>
          </w:rPr>
          <w:t>6</w:t>
        </w:r>
        <w:r w:rsidRPr="009610BE">
          <w:rPr>
            <w:rStyle w:val="CabeceraCar"/>
            <w:rFonts w:ascii="Arial" w:hAnsi="Arial" w:cs="Arial"/>
            <w:i w:val="0"/>
            <w:iCs w:val="0"/>
            <w:szCs w:val="20"/>
            <w:lang w:val="es-ES"/>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43E81DB0" w:rsidR="009610BE" w:rsidRPr="009610BE" w:rsidRDefault="009610BE" w:rsidP="0029469D">
    <w:pPr>
      <w:pStyle w:val="Capalera"/>
      <w:jc w:val="right"/>
      <w:rPr>
        <w:rStyle w:val="CabeceraCar"/>
        <w:rFonts w:ascii="Arial" w:hAnsi="Arial" w:cs="Arial"/>
        <w:lang w:val="es-ES"/>
      </w:rPr>
    </w:pPr>
    <w:sdt>
      <w:sdtPr>
        <w:rPr>
          <w:rFonts w:cs="Arial"/>
          <w:i/>
          <w:iCs/>
          <w:sz w:val="20"/>
          <w:szCs w:val="18"/>
          <w:u w:val="single"/>
          <w:lang w:val="ca-ES"/>
        </w:rPr>
        <w:id w:val="1032229306"/>
        <w:docPartObj>
          <w:docPartGallery w:val="Page Numbers (Top of Page)"/>
          <w:docPartUnique/>
        </w:docPartObj>
      </w:sdtPr>
      <w:sdtEndPr>
        <w:rPr>
          <w:rStyle w:val="CabeceraCar"/>
        </w:rPr>
      </w:sdtEndPr>
      <w:sdtContent>
        <w:r w:rsidRPr="009610BE">
          <w:rPr>
            <w:rStyle w:val="CabeceraCar"/>
            <w:rFonts w:ascii="Arial" w:hAnsi="Arial" w:cs="Arial"/>
            <w:lang w:val="es-ES"/>
          </w:rPr>
          <w:fldChar w:fldCharType="begin"/>
        </w:r>
        <w:r w:rsidRPr="009610BE">
          <w:rPr>
            <w:rStyle w:val="CabeceraCar"/>
            <w:rFonts w:ascii="Arial" w:hAnsi="Arial" w:cs="Arial"/>
            <w:lang w:val="es-ES"/>
          </w:rPr>
          <w:instrText xml:space="preserve"> PAGE   \* MERGEFORMAT </w:instrText>
        </w:r>
        <w:r w:rsidRPr="009610BE">
          <w:rPr>
            <w:rStyle w:val="CabeceraCar"/>
            <w:rFonts w:ascii="Arial" w:hAnsi="Arial" w:cs="Arial"/>
            <w:lang w:val="es-ES"/>
          </w:rPr>
          <w:fldChar w:fldCharType="separate"/>
        </w:r>
        <w:r w:rsidRPr="009610BE">
          <w:rPr>
            <w:rStyle w:val="CabeceraCar"/>
            <w:rFonts w:ascii="Arial" w:hAnsi="Arial" w:cs="Arial"/>
            <w:lang w:val="es-ES"/>
          </w:rPr>
          <w:t>3</w:t>
        </w:r>
        <w:r w:rsidRPr="009610BE">
          <w:rPr>
            <w:rStyle w:val="CabeceraCar"/>
            <w:rFonts w:ascii="Arial" w:hAnsi="Arial" w:cs="Arial"/>
            <w:lang w:val="es-ES"/>
          </w:rPr>
          <w:fldChar w:fldCharType="end"/>
        </w:r>
        <w:r w:rsidRPr="009610BE">
          <w:rPr>
            <w:rFonts w:cs="Arial"/>
            <w:i/>
            <w:iCs/>
            <w:sz w:val="20"/>
            <w:szCs w:val="18"/>
            <w:u w:val="single"/>
          </w:rPr>
          <w:ptab w:relativeTo="margin" w:alignment="right" w:leader="none"/>
        </w:r>
        <w:r w:rsidRPr="009610BE">
          <w:rPr>
            <w:rFonts w:cs="Arial"/>
            <w:i/>
            <w:iCs/>
            <w:sz w:val="20"/>
            <w:szCs w:val="18"/>
            <w:u w:val="single"/>
          </w:rPr>
          <w:t xml:space="preserve">Capítulo 1. </w:t>
        </w:r>
      </w:sdtContent>
    </w:sdt>
    <w:r w:rsidRPr="009610BE">
      <w:rPr>
        <w:rStyle w:val="CabeceraCar"/>
        <w:rFonts w:ascii="Arial" w:hAnsi="Arial" w:cs="Arial"/>
        <w:lang w:val="es-ES"/>
      </w:rPr>
      <w:fldChar w:fldCharType="begin"/>
    </w:r>
    <w:r w:rsidRPr="009610BE">
      <w:rPr>
        <w:rStyle w:val="CabeceraCar"/>
        <w:rFonts w:ascii="Arial" w:hAnsi="Arial" w:cs="Arial"/>
        <w:lang w:val="es-ES"/>
      </w:rPr>
      <w:instrText xml:space="preserve"> REF _Ref57132781  \* MERGEFORMAT </w:instrText>
    </w:r>
    <w:r w:rsidRPr="009610BE">
      <w:rPr>
        <w:rStyle w:val="CabeceraCar"/>
        <w:rFonts w:ascii="Arial" w:hAnsi="Arial" w:cs="Arial"/>
        <w:lang w:val="es-ES"/>
      </w:rPr>
      <w:fldChar w:fldCharType="separate"/>
    </w:r>
    <w:r w:rsidRPr="009610BE">
      <w:rPr>
        <w:rStyle w:val="CabeceraCar"/>
        <w:rFonts w:ascii="Arial" w:hAnsi="Arial" w:cs="Arial"/>
        <w:lang w:val="es-ES"/>
      </w:rPr>
      <w:t>Introducción</w:t>
    </w:r>
    <w:r w:rsidRPr="009610BE">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2DE2C6F8" w:rsidR="009610BE" w:rsidRPr="009610BE" w:rsidRDefault="009610BE" w:rsidP="00883827">
    <w:pPr>
      <w:pStyle w:val="Capalera"/>
      <w:rPr>
        <w:rStyle w:val="CabeceraCar"/>
        <w:rFonts w:ascii="Arial" w:hAnsi="Arial" w:cs="Arial"/>
        <w:lang w:val="es-ES"/>
      </w:rPr>
    </w:pPr>
    <w:sdt>
      <w:sdtPr>
        <w:rPr>
          <w:rFonts w:cs="Arial"/>
          <w:i/>
          <w:iCs/>
          <w:sz w:val="20"/>
          <w:szCs w:val="18"/>
          <w:u w:val="single"/>
          <w:lang w:val="ca-ES"/>
        </w:rPr>
        <w:id w:val="-1959326539"/>
        <w:docPartObj>
          <w:docPartGallery w:val="Page Numbers (Top of Page)"/>
          <w:docPartUnique/>
        </w:docPartObj>
      </w:sdtPr>
      <w:sdtEndPr>
        <w:rPr>
          <w:rStyle w:val="CabeceraCar"/>
        </w:rPr>
      </w:sdtEndPr>
      <w:sdtContent>
        <w:r w:rsidRPr="009610BE">
          <w:rPr>
            <w:rStyle w:val="CabeceraCar"/>
            <w:rFonts w:ascii="Arial" w:hAnsi="Arial" w:cs="Arial"/>
            <w:lang w:val="es-ES"/>
          </w:rPr>
          <w:fldChar w:fldCharType="begin"/>
        </w:r>
        <w:r w:rsidRPr="009610BE">
          <w:rPr>
            <w:rStyle w:val="CabeceraCar"/>
            <w:rFonts w:ascii="Arial" w:hAnsi="Arial" w:cs="Arial"/>
            <w:lang w:val="es-ES"/>
          </w:rPr>
          <w:instrText xml:space="preserve"> PAGE   \* MERGEFORMAT </w:instrText>
        </w:r>
        <w:r w:rsidRPr="009610BE">
          <w:rPr>
            <w:rStyle w:val="CabeceraCar"/>
            <w:rFonts w:ascii="Arial" w:hAnsi="Arial" w:cs="Arial"/>
            <w:lang w:val="es-ES"/>
          </w:rPr>
          <w:fldChar w:fldCharType="separate"/>
        </w:r>
        <w:r w:rsidRPr="009610BE">
          <w:rPr>
            <w:rStyle w:val="CabeceraCar"/>
            <w:rFonts w:ascii="Arial" w:hAnsi="Arial" w:cs="Arial"/>
            <w:lang w:val="es-ES"/>
          </w:rPr>
          <w:t>3</w:t>
        </w:r>
        <w:r w:rsidRPr="009610BE">
          <w:rPr>
            <w:rStyle w:val="CabeceraCar"/>
            <w:rFonts w:ascii="Arial" w:hAnsi="Arial" w:cs="Arial"/>
            <w:lang w:val="es-ES"/>
          </w:rPr>
          <w:fldChar w:fldCharType="end"/>
        </w:r>
        <w:r w:rsidRPr="009610BE">
          <w:rPr>
            <w:rFonts w:cs="Arial"/>
            <w:i/>
            <w:iCs/>
            <w:sz w:val="20"/>
            <w:szCs w:val="18"/>
            <w:u w:val="single"/>
          </w:rPr>
          <w:t xml:space="preserve"> </w:t>
        </w:r>
        <w:r w:rsidRPr="009610BE">
          <w:rPr>
            <w:rFonts w:cs="Arial"/>
            <w:i/>
            <w:iCs/>
            <w:sz w:val="20"/>
            <w:szCs w:val="18"/>
            <w:u w:val="single"/>
          </w:rPr>
          <w:ptab w:relativeTo="margin" w:alignment="right" w:leader="none"/>
        </w:r>
        <w:r w:rsidRPr="009610BE">
          <w:rPr>
            <w:rFonts w:cs="Arial"/>
            <w:i/>
            <w:iCs/>
            <w:sz w:val="20"/>
            <w:szCs w:val="18"/>
            <w:u w:val="single"/>
          </w:rPr>
          <w:t xml:space="preserve">Capítulo 2. </w:t>
        </w:r>
      </w:sdtContent>
    </w:sdt>
    <w:r w:rsidRPr="009610BE">
      <w:rPr>
        <w:rStyle w:val="CabeceraCar"/>
        <w:rFonts w:ascii="Arial" w:hAnsi="Arial" w:cs="Arial"/>
        <w:lang w:val="es-ES"/>
      </w:rPr>
      <w:t>Objetiv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854F51" w:rsidR="009610BE" w:rsidRPr="009610BE" w:rsidRDefault="009610BE" w:rsidP="00883827">
        <w:pPr>
          <w:pStyle w:val="Capalera"/>
          <w:rPr>
            <w:rFonts w:cs="Arial"/>
            <w:i/>
            <w:iCs/>
            <w:sz w:val="20"/>
            <w:szCs w:val="18"/>
            <w:u w:val="single"/>
          </w:rPr>
        </w:pPr>
        <w:r w:rsidRPr="009610BE">
          <w:rPr>
            <w:rStyle w:val="CabeceraCar"/>
            <w:rFonts w:ascii="Arial" w:hAnsi="Arial" w:cs="Arial"/>
            <w:lang w:val="es-ES"/>
          </w:rPr>
          <w:fldChar w:fldCharType="begin"/>
        </w:r>
        <w:r w:rsidRPr="009610BE">
          <w:rPr>
            <w:rStyle w:val="CabeceraCar"/>
            <w:rFonts w:ascii="Arial" w:hAnsi="Arial" w:cs="Arial"/>
            <w:lang w:val="es-ES"/>
          </w:rPr>
          <w:instrText xml:space="preserve"> PAGE   \* MERGEFORMAT </w:instrText>
        </w:r>
        <w:r w:rsidRPr="009610BE">
          <w:rPr>
            <w:rStyle w:val="CabeceraCar"/>
            <w:rFonts w:ascii="Arial" w:hAnsi="Arial" w:cs="Arial"/>
            <w:lang w:val="es-ES"/>
          </w:rPr>
          <w:fldChar w:fldCharType="separate"/>
        </w:r>
        <w:r w:rsidRPr="009610BE">
          <w:rPr>
            <w:rStyle w:val="CabeceraCar"/>
            <w:rFonts w:ascii="Arial" w:hAnsi="Arial" w:cs="Arial"/>
            <w:lang w:val="es-ES"/>
          </w:rPr>
          <w:t>3</w:t>
        </w:r>
        <w:r w:rsidRPr="009610BE">
          <w:rPr>
            <w:rStyle w:val="CabeceraCar"/>
            <w:rFonts w:ascii="Arial" w:hAnsi="Arial" w:cs="Arial"/>
            <w:lang w:val="es-ES"/>
          </w:rPr>
          <w:fldChar w:fldCharType="end"/>
        </w:r>
        <w:r w:rsidRPr="009610BE">
          <w:rPr>
            <w:rFonts w:cs="Arial"/>
            <w:i/>
            <w:iCs/>
            <w:sz w:val="20"/>
            <w:szCs w:val="18"/>
            <w:u w:val="single"/>
          </w:rPr>
          <w:ptab w:relativeTo="margin" w:alignment="right" w:leader="none"/>
        </w:r>
        <w:r w:rsidRPr="009610BE">
          <w:rPr>
            <w:rFonts w:cs="Arial"/>
            <w:i/>
            <w:iCs/>
            <w:sz w:val="20"/>
            <w:szCs w:val="18"/>
            <w:u w:val="single"/>
          </w:rPr>
          <w:t xml:space="preserve">Capítulo 3. </w:t>
        </w:r>
        <w:r w:rsidRPr="009610BE">
          <w:rPr>
            <w:rStyle w:val="CabeceraCar"/>
            <w:rFonts w:ascii="Arial" w:hAnsi="Arial" w:cs="Arial"/>
            <w:lang w:val="es-ES"/>
          </w:rPr>
          <w:t>Análisis de Referentes</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3127F92A" w:rsidR="009610BE" w:rsidRPr="006F4837" w:rsidRDefault="009610BE" w:rsidP="00765819">
        <w:pPr>
          <w:pStyle w:val="Cabecera"/>
        </w:pPr>
        <w:r w:rsidRPr="006F4837">
          <w:fldChar w:fldCharType="begin"/>
        </w:r>
        <w:r w:rsidRPr="006F4837">
          <w:instrText xml:space="preserve"> PAGE   \* MERGEFORMAT </w:instrText>
        </w:r>
        <w:r w:rsidRPr="006F4837">
          <w:fldChar w:fldCharType="separate"/>
        </w:r>
        <w:r w:rsidRPr="006F4837">
          <w:t>3</w:t>
        </w:r>
        <w:r w:rsidRPr="006F4837">
          <w:fldChar w:fldCharType="end"/>
        </w:r>
        <w:r w:rsidRPr="006F4837">
          <w:ptab w:relativeTo="margin" w:alignment="right" w:leader="none"/>
        </w:r>
        <w:r>
          <w:t xml:space="preserve">Capítulo 4. </w:t>
        </w:r>
        <w:r w:rsidRPr="006A1A5B">
          <w:t>Marco Teórico</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3FE6CD12" w:rsidR="009610BE" w:rsidRPr="00BF0C2E" w:rsidRDefault="009610BE" w:rsidP="00883827">
        <w:pPr>
          <w:pStyle w:val="Capalera"/>
          <w:rPr>
            <w:rStyle w:val="CabeceraCar"/>
            <w:i w:val="0"/>
            <w:iCs w:val="0"/>
            <w:szCs w:val="20"/>
            <w:lang w:val="es-ES"/>
          </w:rPr>
        </w:pPr>
        <w:r w:rsidRPr="00BF0C2E">
          <w:rPr>
            <w:rStyle w:val="CabeceraCar"/>
            <w:rFonts w:ascii="Arial" w:hAnsi="Arial" w:cs="Arial"/>
            <w:szCs w:val="20"/>
            <w:lang w:val="es-ES"/>
          </w:rPr>
          <w:fldChar w:fldCharType="begin"/>
        </w:r>
        <w:r w:rsidRPr="00BF0C2E">
          <w:rPr>
            <w:rStyle w:val="CabeceraCar"/>
            <w:rFonts w:ascii="Arial" w:hAnsi="Arial" w:cs="Arial"/>
            <w:szCs w:val="20"/>
            <w:lang w:val="es-ES"/>
          </w:rPr>
          <w:instrText xml:space="preserve"> PAGE   \* MERGEFORMAT </w:instrText>
        </w:r>
        <w:r w:rsidRPr="00BF0C2E">
          <w:rPr>
            <w:rStyle w:val="CabeceraCar"/>
            <w:rFonts w:ascii="Arial" w:hAnsi="Arial" w:cs="Arial"/>
            <w:szCs w:val="20"/>
            <w:lang w:val="es-ES"/>
          </w:rPr>
          <w:fldChar w:fldCharType="separate"/>
        </w:r>
        <w:r w:rsidRPr="00BF0C2E">
          <w:rPr>
            <w:rStyle w:val="CabeceraCar"/>
            <w:rFonts w:ascii="Arial" w:hAnsi="Arial" w:cs="Arial"/>
            <w:szCs w:val="20"/>
            <w:lang w:val="es-ES"/>
          </w:rPr>
          <w:t>3</w:t>
        </w:r>
        <w:r w:rsidRPr="00BF0C2E">
          <w:rPr>
            <w:rStyle w:val="CabeceraCar"/>
            <w:rFonts w:ascii="Arial" w:hAnsi="Arial" w:cs="Arial"/>
            <w:szCs w:val="20"/>
            <w:lang w:val="es-ES"/>
          </w:rPr>
          <w:fldChar w:fldCharType="end"/>
        </w:r>
        <w:r w:rsidRPr="00BF0C2E">
          <w:rPr>
            <w:sz w:val="20"/>
            <w:szCs w:val="20"/>
            <w:u w:val="single"/>
          </w:rPr>
          <w:ptab w:relativeTo="margin" w:alignment="right" w:leader="none"/>
        </w:r>
        <w:r w:rsidRPr="00BF0C2E">
          <w:rPr>
            <w:i/>
            <w:iCs/>
            <w:sz w:val="20"/>
            <w:szCs w:val="20"/>
            <w:u w:val="single"/>
          </w:rPr>
          <w:t xml:space="preserve">Capítulo 5. </w:t>
        </w:r>
        <w:r w:rsidRPr="00BF0C2E">
          <w:rPr>
            <w:i/>
            <w:iCs/>
            <w:sz w:val="20"/>
            <w:szCs w:val="20"/>
            <w:u w:val="single"/>
          </w:rPr>
          <w:t>Diseño Metodológico y Cronograma</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2"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1"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3"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8"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0"/>
  </w:num>
  <w:num w:numId="2">
    <w:abstractNumId w:val="24"/>
  </w:num>
  <w:num w:numId="3">
    <w:abstractNumId w:val="29"/>
  </w:num>
  <w:num w:numId="4">
    <w:abstractNumId w:val="33"/>
  </w:num>
  <w:num w:numId="5">
    <w:abstractNumId w:val="26"/>
  </w:num>
  <w:num w:numId="6">
    <w:abstractNumId w:val="34"/>
  </w:num>
  <w:num w:numId="7">
    <w:abstractNumId w:val="14"/>
  </w:num>
  <w:num w:numId="8">
    <w:abstractNumId w:val="2"/>
  </w:num>
  <w:num w:numId="9">
    <w:abstractNumId w:val="1"/>
  </w:num>
  <w:num w:numId="10">
    <w:abstractNumId w:val="23"/>
  </w:num>
  <w:num w:numId="11">
    <w:abstractNumId w:val="28"/>
  </w:num>
  <w:num w:numId="12">
    <w:abstractNumId w:val="21"/>
  </w:num>
  <w:num w:numId="13">
    <w:abstractNumId w:val="36"/>
  </w:num>
  <w:num w:numId="14">
    <w:abstractNumId w:val="16"/>
  </w:num>
  <w:num w:numId="15">
    <w:abstractNumId w:val="6"/>
  </w:num>
  <w:num w:numId="16">
    <w:abstractNumId w:val="11"/>
  </w:num>
  <w:num w:numId="17">
    <w:abstractNumId w:val="13"/>
  </w:num>
  <w:num w:numId="18">
    <w:abstractNumId w:val="9"/>
  </w:num>
  <w:num w:numId="19">
    <w:abstractNumId w:val="4"/>
  </w:num>
  <w:num w:numId="20">
    <w:abstractNumId w:val="25"/>
  </w:num>
  <w:num w:numId="21">
    <w:abstractNumId w:val="35"/>
  </w:num>
  <w:num w:numId="22">
    <w:abstractNumId w:val="12"/>
  </w:num>
  <w:num w:numId="23">
    <w:abstractNumId w:val="27"/>
  </w:num>
  <w:num w:numId="24">
    <w:abstractNumId w:val="18"/>
  </w:num>
  <w:num w:numId="25">
    <w:abstractNumId w:val="32"/>
  </w:num>
  <w:num w:numId="26">
    <w:abstractNumId w:val="15"/>
  </w:num>
  <w:num w:numId="27">
    <w:abstractNumId w:val="8"/>
  </w:num>
  <w:num w:numId="28">
    <w:abstractNumId w:val="19"/>
  </w:num>
  <w:num w:numId="29">
    <w:abstractNumId w:val="31"/>
  </w:num>
  <w:num w:numId="30">
    <w:abstractNumId w:val="5"/>
  </w:num>
  <w:num w:numId="31">
    <w:abstractNumId w:val="17"/>
  </w:num>
  <w:num w:numId="32">
    <w:abstractNumId w:val="3"/>
  </w:num>
  <w:num w:numId="33">
    <w:abstractNumId w:val="20"/>
  </w:num>
  <w:num w:numId="34">
    <w:abstractNumId w:val="10"/>
  </w:num>
  <w:num w:numId="35">
    <w:abstractNumId w:val="22"/>
  </w:num>
  <w:num w:numId="36">
    <w:abstractNumId w:val="0"/>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rNaAAzYfLMsAAAA"/>
  </w:docVars>
  <w:rsids>
    <w:rsidRoot w:val="00A05F4B"/>
    <w:rsid w:val="0000064B"/>
    <w:rsid w:val="000015E4"/>
    <w:rsid w:val="00002072"/>
    <w:rsid w:val="0000255A"/>
    <w:rsid w:val="00004C0A"/>
    <w:rsid w:val="000052C9"/>
    <w:rsid w:val="0000630B"/>
    <w:rsid w:val="000132F4"/>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87F06"/>
    <w:rsid w:val="00194901"/>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941"/>
    <w:rsid w:val="002D7A48"/>
    <w:rsid w:val="002D7C8D"/>
    <w:rsid w:val="002E6D90"/>
    <w:rsid w:val="00301B42"/>
    <w:rsid w:val="003022D6"/>
    <w:rsid w:val="0030355E"/>
    <w:rsid w:val="00312F67"/>
    <w:rsid w:val="00314099"/>
    <w:rsid w:val="00315928"/>
    <w:rsid w:val="00316A06"/>
    <w:rsid w:val="00331FF3"/>
    <w:rsid w:val="00333F1A"/>
    <w:rsid w:val="0033413D"/>
    <w:rsid w:val="0033485F"/>
    <w:rsid w:val="00337725"/>
    <w:rsid w:val="00337D79"/>
    <w:rsid w:val="003405B2"/>
    <w:rsid w:val="00341546"/>
    <w:rsid w:val="0035343B"/>
    <w:rsid w:val="00354840"/>
    <w:rsid w:val="003563E6"/>
    <w:rsid w:val="00357B13"/>
    <w:rsid w:val="0037180C"/>
    <w:rsid w:val="003828B5"/>
    <w:rsid w:val="00384AEB"/>
    <w:rsid w:val="0039693C"/>
    <w:rsid w:val="003A43A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3D52"/>
    <w:rsid w:val="004263D5"/>
    <w:rsid w:val="0044062B"/>
    <w:rsid w:val="004456F2"/>
    <w:rsid w:val="004471D6"/>
    <w:rsid w:val="00452F4E"/>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F4E"/>
    <w:rsid w:val="00511431"/>
    <w:rsid w:val="00512A95"/>
    <w:rsid w:val="00513C07"/>
    <w:rsid w:val="00515A53"/>
    <w:rsid w:val="005218D3"/>
    <w:rsid w:val="00522F0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50ED7"/>
    <w:rsid w:val="005521FB"/>
    <w:rsid w:val="00552729"/>
    <w:rsid w:val="00552C77"/>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603EA"/>
    <w:rsid w:val="00662973"/>
    <w:rsid w:val="00663BC6"/>
    <w:rsid w:val="00671740"/>
    <w:rsid w:val="0068569E"/>
    <w:rsid w:val="00690445"/>
    <w:rsid w:val="00692209"/>
    <w:rsid w:val="006927BF"/>
    <w:rsid w:val="006965AA"/>
    <w:rsid w:val="006A1A5B"/>
    <w:rsid w:val="006A6995"/>
    <w:rsid w:val="006A6AF3"/>
    <w:rsid w:val="006A75D4"/>
    <w:rsid w:val="006A7B6B"/>
    <w:rsid w:val="006B0A43"/>
    <w:rsid w:val="006B1767"/>
    <w:rsid w:val="006B190A"/>
    <w:rsid w:val="006B1ABD"/>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6D01"/>
    <w:rsid w:val="006E74C9"/>
    <w:rsid w:val="006F02BA"/>
    <w:rsid w:val="006F1FFD"/>
    <w:rsid w:val="006F4837"/>
    <w:rsid w:val="006F5E31"/>
    <w:rsid w:val="00702CAA"/>
    <w:rsid w:val="00711812"/>
    <w:rsid w:val="0071601E"/>
    <w:rsid w:val="0071606B"/>
    <w:rsid w:val="00722C10"/>
    <w:rsid w:val="00727055"/>
    <w:rsid w:val="00731ADE"/>
    <w:rsid w:val="00736216"/>
    <w:rsid w:val="00736FE1"/>
    <w:rsid w:val="007513A7"/>
    <w:rsid w:val="00752150"/>
    <w:rsid w:val="00754683"/>
    <w:rsid w:val="00755B25"/>
    <w:rsid w:val="007567C3"/>
    <w:rsid w:val="00763969"/>
    <w:rsid w:val="00765819"/>
    <w:rsid w:val="00771AD8"/>
    <w:rsid w:val="00776F6A"/>
    <w:rsid w:val="0077701D"/>
    <w:rsid w:val="007856DA"/>
    <w:rsid w:val="00785E6A"/>
    <w:rsid w:val="0079383E"/>
    <w:rsid w:val="00793936"/>
    <w:rsid w:val="0079774A"/>
    <w:rsid w:val="007A288C"/>
    <w:rsid w:val="007A3A81"/>
    <w:rsid w:val="007A4A30"/>
    <w:rsid w:val="007B6DE3"/>
    <w:rsid w:val="007B71FA"/>
    <w:rsid w:val="007C447D"/>
    <w:rsid w:val="007D2366"/>
    <w:rsid w:val="007D484F"/>
    <w:rsid w:val="007E147B"/>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6AA8"/>
    <w:rsid w:val="00912428"/>
    <w:rsid w:val="00914A04"/>
    <w:rsid w:val="00920354"/>
    <w:rsid w:val="009207DD"/>
    <w:rsid w:val="00923A4A"/>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5BC2"/>
    <w:rsid w:val="009B6627"/>
    <w:rsid w:val="009B6C74"/>
    <w:rsid w:val="009C2DE9"/>
    <w:rsid w:val="009C3833"/>
    <w:rsid w:val="009C523F"/>
    <w:rsid w:val="009C525F"/>
    <w:rsid w:val="009C7EB7"/>
    <w:rsid w:val="009D0628"/>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2A85"/>
    <w:rsid w:val="00AF352A"/>
    <w:rsid w:val="00AF6C6E"/>
    <w:rsid w:val="00B01158"/>
    <w:rsid w:val="00B12A44"/>
    <w:rsid w:val="00B1555E"/>
    <w:rsid w:val="00B17F0F"/>
    <w:rsid w:val="00B21F70"/>
    <w:rsid w:val="00B25C6C"/>
    <w:rsid w:val="00B2655F"/>
    <w:rsid w:val="00B2731C"/>
    <w:rsid w:val="00B3160A"/>
    <w:rsid w:val="00B3522E"/>
    <w:rsid w:val="00B3623B"/>
    <w:rsid w:val="00B50B53"/>
    <w:rsid w:val="00B53078"/>
    <w:rsid w:val="00B550F4"/>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D1616"/>
    <w:rsid w:val="00BD298E"/>
    <w:rsid w:val="00BE2363"/>
    <w:rsid w:val="00BE3E53"/>
    <w:rsid w:val="00BE6403"/>
    <w:rsid w:val="00BE65A6"/>
    <w:rsid w:val="00BF04E1"/>
    <w:rsid w:val="00BF0652"/>
    <w:rsid w:val="00BF0C2E"/>
    <w:rsid w:val="00BF39B4"/>
    <w:rsid w:val="00BF6605"/>
    <w:rsid w:val="00C00956"/>
    <w:rsid w:val="00C00A45"/>
    <w:rsid w:val="00C05C99"/>
    <w:rsid w:val="00C0793E"/>
    <w:rsid w:val="00C106A5"/>
    <w:rsid w:val="00C11E7D"/>
    <w:rsid w:val="00C15423"/>
    <w:rsid w:val="00C16750"/>
    <w:rsid w:val="00C20783"/>
    <w:rsid w:val="00C22B38"/>
    <w:rsid w:val="00C24605"/>
    <w:rsid w:val="00C25C3D"/>
    <w:rsid w:val="00C303D1"/>
    <w:rsid w:val="00C31670"/>
    <w:rsid w:val="00C33AD5"/>
    <w:rsid w:val="00C36018"/>
    <w:rsid w:val="00C40E73"/>
    <w:rsid w:val="00C41166"/>
    <w:rsid w:val="00C4254B"/>
    <w:rsid w:val="00C438B6"/>
    <w:rsid w:val="00C4418D"/>
    <w:rsid w:val="00C46C08"/>
    <w:rsid w:val="00C5110A"/>
    <w:rsid w:val="00C51330"/>
    <w:rsid w:val="00C538FA"/>
    <w:rsid w:val="00C55748"/>
    <w:rsid w:val="00C5596C"/>
    <w:rsid w:val="00C642F1"/>
    <w:rsid w:val="00C66AF9"/>
    <w:rsid w:val="00C737C1"/>
    <w:rsid w:val="00C76CAE"/>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42B3"/>
    <w:rsid w:val="00CE0F4B"/>
    <w:rsid w:val="00CE350F"/>
    <w:rsid w:val="00CE3ECC"/>
    <w:rsid w:val="00CE42C3"/>
    <w:rsid w:val="00CF438C"/>
    <w:rsid w:val="00CF5302"/>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C96"/>
    <w:rsid w:val="00DD40B3"/>
    <w:rsid w:val="00DD4943"/>
    <w:rsid w:val="00DD5AD7"/>
    <w:rsid w:val="00DD667B"/>
    <w:rsid w:val="00DE047B"/>
    <w:rsid w:val="00DE2C43"/>
    <w:rsid w:val="00DE621C"/>
    <w:rsid w:val="00DE7B8A"/>
    <w:rsid w:val="00DF1CD9"/>
    <w:rsid w:val="00DF2B1D"/>
    <w:rsid w:val="00DF37AB"/>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223E"/>
    <w:rsid w:val="00E42BEC"/>
    <w:rsid w:val="00E46623"/>
    <w:rsid w:val="00E5063F"/>
    <w:rsid w:val="00E516B9"/>
    <w:rsid w:val="00E51B1E"/>
    <w:rsid w:val="00E53D8F"/>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A97"/>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975A97"/>
    <w:pPr>
      <w:numPr>
        <w:ilvl w:val="3"/>
      </w:numPr>
      <w:outlineLvl w:val="3"/>
    </w:pPr>
    <w:rPr>
      <w:sz w:val="24"/>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EA7818"/>
    <w:pPr>
      <w:spacing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EA7818"/>
    <w:rPr>
      <w:rFonts w:ascii="Arial" w:eastAsiaTheme="majorEastAsia" w:hAnsi="Arial" w:cstheme="majorBidi"/>
      <w:b/>
      <w:spacing w:val="-10"/>
      <w:kern w:val="28"/>
      <w:sz w:val="40"/>
      <w:szCs w:val="56"/>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character" w:customStyle="1" w:styleId="Ttol4Car">
    <w:name w:val="Títol 4 Car"/>
    <w:basedOn w:val="Lletraperdefectedelpargraf"/>
    <w:link w:val="Ttol4"/>
    <w:uiPriority w:val="9"/>
    <w:rsid w:val="00975A97"/>
    <w:rPr>
      <w:rFonts w:ascii="Arial" w:eastAsiaTheme="majorEastAsia" w:hAnsi="Arial"/>
      <w:b/>
      <w:bCs/>
      <w:sz w:val="24"/>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basedOn w:val="Normal"/>
    <w:next w:val="Normal"/>
    <w:link w:val="SubttolCar"/>
    <w:uiPriority w:val="11"/>
    <w:qFormat/>
    <w:rsid w:val="00EA7818"/>
    <w:pPr>
      <w:numPr>
        <w:ilvl w:val="1"/>
      </w:numPr>
      <w:spacing w:after="160"/>
      <w:jc w:val="center"/>
    </w:pPr>
    <w:rPr>
      <w:rFonts w:cs="Arial"/>
      <w:spacing w:val="15"/>
      <w:sz w:val="40"/>
      <w:szCs w:val="40"/>
    </w:rPr>
  </w:style>
  <w:style w:type="character" w:customStyle="1" w:styleId="SubttolCar">
    <w:name w:val="Subtítol Car"/>
    <w:basedOn w:val="Lletraperdefectedelpargraf"/>
    <w:link w:val="Subttol"/>
    <w:uiPriority w:val="11"/>
    <w:rsid w:val="00EA7818"/>
    <w:rPr>
      <w:rFonts w:ascii="Arial" w:hAnsi="Arial" w:cs="Arial"/>
      <w:spacing w:val="15"/>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8.png"/><Relationship Id="rId28" Type="http://schemas.openxmlformats.org/officeDocument/2006/relationships/header" Target="header10.xml"/><Relationship Id="rId10" Type="http://schemas.openxmlformats.org/officeDocument/2006/relationships/header" Target="head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8.xml"/><Relationship Id="rId27" Type="http://schemas.openxmlformats.org/officeDocument/2006/relationships/header" Target="header9.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5"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933</Words>
  <Characters>33819</Characters>
  <Application>Microsoft Office Word</Application>
  <DocSecurity>0</DocSecurity>
  <Lines>281</Lines>
  <Paragraphs>79</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3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3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5QgD001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